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5D5ACE" w14:textId="547F3E02" w:rsidR="00D515AF" w:rsidRDefault="00D515AF" w:rsidP="00EB349A">
      <w:r>
        <w:t>Some notes on shorthand in the outline:</w:t>
      </w:r>
    </w:p>
    <w:p w14:paraId="76F4492F" w14:textId="5A4BDF27" w:rsidR="00D515AF" w:rsidRDefault="00D515AF" w:rsidP="00D515AF">
      <w:pPr>
        <w:pStyle w:val="ListParagraph"/>
        <w:numPr>
          <w:ilvl w:val="0"/>
          <w:numId w:val="8"/>
        </w:numPr>
      </w:pPr>
      <w:r>
        <w:t xml:space="preserve">I use the “RRS &lt; 1” as shorthand throughout the outline to indicate that hatchery origin (HOR) spawners have lower reproductive success (adults or juveniles) than wild born spawners.  </w:t>
      </w:r>
    </w:p>
    <w:p w14:paraId="517BDEC5" w14:textId="688A1487" w:rsidR="00D515AF" w:rsidRDefault="00D515AF" w:rsidP="00D515AF">
      <w:pPr>
        <w:pStyle w:val="ListParagraph"/>
        <w:numPr>
          <w:ilvl w:val="0"/>
          <w:numId w:val="8"/>
        </w:numPr>
      </w:pPr>
      <w:r>
        <w:t>F</w:t>
      </w:r>
      <w:r w:rsidRPr="00D515AF">
        <w:rPr>
          <w:vertAlign w:val="subscript"/>
        </w:rPr>
        <w:t xml:space="preserve">1 </w:t>
      </w:r>
      <w:r>
        <w:t>refers to wild born spawners with two HOR parents inferred from the pedigree</w:t>
      </w:r>
    </w:p>
    <w:p w14:paraId="1442805F" w14:textId="78D5FF13" w:rsidR="00D515AF" w:rsidRPr="00D515AF" w:rsidRDefault="00D515AF" w:rsidP="00D515AF">
      <w:pPr>
        <w:pStyle w:val="ListParagraph"/>
        <w:numPr>
          <w:ilvl w:val="0"/>
          <w:numId w:val="8"/>
        </w:numPr>
      </w:pPr>
      <w:r>
        <w:t>NOR (following our conversation) does not refer to all wild born individuals. Instead it refers to only wild born spawners with no parentage assignment in our pedigree (i.e. NOR immigrants in the TAFS manuscript).</w:t>
      </w:r>
    </w:p>
    <w:p w14:paraId="21F5E2A4" w14:textId="77777777" w:rsidR="00D515AF" w:rsidRDefault="00D515AF" w:rsidP="00EB349A">
      <w:pPr>
        <w:rPr>
          <w:i/>
          <w:iCs/>
        </w:rPr>
      </w:pPr>
    </w:p>
    <w:p w14:paraId="20AEDDEA" w14:textId="14A89201" w:rsidR="00567D2A" w:rsidRDefault="00EB349A" w:rsidP="00EB349A">
      <w:pPr>
        <w:rPr>
          <w:i/>
          <w:iCs/>
        </w:rPr>
      </w:pPr>
      <w:r>
        <w:rPr>
          <w:i/>
          <w:iCs/>
        </w:rPr>
        <w:t>Relative Reproductive Success</w:t>
      </w:r>
    </w:p>
    <w:p w14:paraId="524BED18" w14:textId="49233B05" w:rsidR="00423C5E" w:rsidRDefault="00423C5E" w:rsidP="00423C5E">
      <w:pPr>
        <w:pStyle w:val="ListParagraph"/>
        <w:numPr>
          <w:ilvl w:val="0"/>
          <w:numId w:val="5"/>
        </w:numPr>
      </w:pPr>
      <w:r>
        <w:t xml:space="preserve">NOR vs HOR </w:t>
      </w:r>
      <w:r w:rsidR="00567D2A">
        <w:t>RRS</w:t>
      </w:r>
    </w:p>
    <w:p w14:paraId="74C941CC" w14:textId="57722D97" w:rsidR="00423C5E" w:rsidRDefault="00423C5E" w:rsidP="00423C5E">
      <w:pPr>
        <w:pStyle w:val="ListParagraph"/>
        <w:numPr>
          <w:ilvl w:val="1"/>
          <w:numId w:val="5"/>
        </w:numPr>
      </w:pPr>
      <w:r>
        <w:t xml:space="preserve">Two to three sentence overview of RRS literature, highlighting that RRS varies according to species and hatchery broodstock, following </w:t>
      </w:r>
      <w:r>
        <w:fldChar w:fldCharType="begin"/>
      </w:r>
      <w:r>
        <w:instrText xml:space="preserve"> ADDIN EN.CITE &lt;EndNote&gt;&lt;Cite&gt;&lt;Author&gt;Koch&lt;/Author&gt;&lt;Year&gt;2021&lt;/Year&gt;&lt;RecNum&gt;1730&lt;/RecNum&gt;&lt;DisplayText&gt;(Koch &amp;amp; Narum 2021)&lt;/DisplayText&gt;&lt;record&gt;&lt;rec-number&gt;1730&lt;/rec-number&gt;&lt;foreign-keys&gt;&lt;key app="EN" db-id="fstdwt0t3xzrskewzvmxpsf80xx25990rfrd" timestamp="1683146887"&gt;1730&lt;/key&gt;&lt;key app="ENWeb" db-id=""&gt;0&lt;/key&gt;&lt;/foreign-keys&gt;&lt;ref-type name="Journal Article"&gt;17&lt;/ref-type&gt;&lt;contributors&gt;&lt;authors&gt;&lt;author&gt;Koch, I. J.&lt;/author&gt;&lt;author&gt;Narum, S. R.&lt;/author&gt;&lt;/authors&gt;&lt;/contributors&gt;&lt;auth-address&gt;Columbia River Inter-Tribal Fish Commission Hagerman ID USA.&lt;/auth-address&gt;&lt;titles&gt;&lt;title&gt;An evaluation of the potential factors affecting lifetime reproductive success in salmonids&lt;/title&gt;&lt;secondary-title&gt;Evol Appl&lt;/secondary-title&gt;&lt;/titles&gt;&lt;periodical&gt;&lt;full-title&gt;Evol Appl&lt;/full-title&gt;&lt;/periodical&gt;&lt;pages&gt;1929-1957&lt;/pages&gt;&lt;volume&gt;14&lt;/volume&gt;&lt;number&gt;8&lt;/number&gt;&lt;edition&gt;2021/08/26&lt;/edition&gt;&lt;keywords&gt;&lt;keyword&gt;fitness&lt;/keyword&gt;&lt;keyword&gt;migration&lt;/keyword&gt;&lt;keyword&gt;origin&lt;/keyword&gt;&lt;keyword&gt;review&lt;/keyword&gt;&lt;keyword&gt;salmon&lt;/keyword&gt;&lt;keyword&gt;size&lt;/keyword&gt;&lt;/keywords&gt;&lt;dates&gt;&lt;year&gt;2021&lt;/year&gt;&lt;pub-dates&gt;&lt;date&gt;Aug&lt;/date&gt;&lt;/pub-dates&gt;&lt;/dates&gt;&lt;isbn&gt;1752-4571 (Print)&amp;#xD;1752-4571 (Electronic)&amp;#xD;1752-4571 (Linking)&lt;/isbn&gt;&lt;accession-num&gt;34429740&lt;/accession-num&gt;&lt;urls&gt;&lt;related-urls&gt;&lt;url&gt;https://www.ncbi.nlm.nih.gov/pubmed/34429740&lt;/url&gt;&lt;/related-urls&gt;&lt;/urls&gt;&lt;custom2&gt;PMC8372082&lt;/custom2&gt;&lt;electronic-resource-num&gt;10.1111/eva.13263&lt;/electronic-resource-num&gt;&lt;/record&gt;&lt;/Cite&gt;&lt;/EndNote&gt;</w:instrText>
      </w:r>
      <w:r>
        <w:fldChar w:fldCharType="separate"/>
      </w:r>
      <w:r>
        <w:rPr>
          <w:noProof/>
        </w:rPr>
        <w:t>(Koch &amp; Narum 2021)</w:t>
      </w:r>
      <w:r>
        <w:fldChar w:fldCharType="end"/>
      </w:r>
      <w:r>
        <w:t>.</w:t>
      </w:r>
    </w:p>
    <w:p w14:paraId="232D4DF4" w14:textId="3B89F519" w:rsidR="00423C5E" w:rsidRPr="00423C5E" w:rsidRDefault="00423C5E" w:rsidP="00423C5E">
      <w:pPr>
        <w:pStyle w:val="ListParagraph"/>
        <w:numPr>
          <w:ilvl w:val="1"/>
          <w:numId w:val="5"/>
        </w:numPr>
        <w:rPr>
          <w:i/>
          <w:iCs/>
        </w:rPr>
      </w:pPr>
      <w:r>
        <w:t xml:space="preserve">We previously found that RRS &lt; 1 in this system </w:t>
      </w:r>
      <w:r>
        <w:fldChar w:fldCharType="begin"/>
      </w:r>
      <w:r>
        <w:instrText xml:space="preserve"> ADDIN EN.CITE &lt;EndNote&gt;&lt;Cite&gt;&lt;Author&gt;Sard&lt;/Author&gt;&lt;Year&gt;2016&lt;/Year&gt;&lt;RecNum&gt;1369&lt;/RecNum&gt;&lt;DisplayText&gt;(Sard&lt;style face="italic"&gt; et al.&lt;/style&gt; 2016)&lt;/DisplayText&gt;&lt;record&gt;&lt;rec-number&gt;1369&lt;/rec-number&gt;&lt;foreign-keys&gt;&lt;key app="EN" db-id="fstdwt0t3xzrskewzvmxpsf80xx25990rfrd" timestamp="1592344670"&gt;1369&lt;/key&gt;&lt;key app="ENWeb" db-id=""&gt;0&lt;/key&gt;&lt;/foreign-keys&gt;&lt;ref-type name="Journal Article"&gt;17&lt;/ref-type&gt;&lt;contributors&gt;&lt;authors&gt;&lt;author&gt;Sard, N. M.&lt;/author&gt;&lt;author&gt;Johnson, M. A.&lt;/author&gt;&lt;author&gt;Jacobson, D. P.&lt;/author&gt;&lt;author&gt;Hogansen, M. J.&lt;/author&gt;&lt;author&gt;O&amp;apos;Malley, K. G.&lt;/author&gt;&lt;author&gt;Banks, M. A.&lt;/author&gt;&lt;/authors&gt;&lt;/contributors&gt;&lt;titles&gt;&lt;title&gt;Genetic monitoring guides adaptive management of a migratory fish reintroduction program&lt;/title&gt;&lt;secondary-title&gt;Animal Conservation&lt;/secondary-title&gt;&lt;/titles&gt;&lt;periodical&gt;&lt;full-title&gt;Animal Conservation&lt;/full-title&gt;&lt;/periodical&gt;&lt;pages&gt;570-577&lt;/pages&gt;&lt;volume&gt;19&lt;/volume&gt;&lt;number&gt;6&lt;/number&gt;&lt;section&gt;570&lt;/section&gt;&lt;dates&gt;&lt;year&gt;2016&lt;/year&gt;&lt;/dates&gt;&lt;isbn&gt;13679430&lt;/isbn&gt;&lt;urls&gt;&lt;/urls&gt;&lt;electronic-resource-num&gt;10.1111/acv.12278&lt;/electronic-resource-num&gt;&lt;/record&gt;&lt;/Cite&gt;&lt;/EndNote&gt;</w:instrText>
      </w:r>
      <w:r>
        <w:fldChar w:fldCharType="separate"/>
      </w:r>
      <w:r>
        <w:rPr>
          <w:noProof/>
        </w:rPr>
        <w:t>(Sard</w:t>
      </w:r>
      <w:r w:rsidRPr="008A2DD9">
        <w:rPr>
          <w:i/>
          <w:noProof/>
        </w:rPr>
        <w:t xml:space="preserve"> et al.</w:t>
      </w:r>
      <w:r>
        <w:rPr>
          <w:noProof/>
        </w:rPr>
        <w:t xml:space="preserve"> 2016)</w:t>
      </w:r>
      <w:r>
        <w:fldChar w:fldCharType="end"/>
      </w:r>
      <w:r>
        <w:t xml:space="preserve">(O’Malley </w:t>
      </w:r>
      <w:r>
        <w:rPr>
          <w:i/>
          <w:iCs/>
        </w:rPr>
        <w:t xml:space="preserve">et al </w:t>
      </w:r>
      <w:r>
        <w:t xml:space="preserve">2023). However, in the McKenzie system </w:t>
      </w:r>
      <w:r w:rsidR="00D515AF">
        <w:t>wild born</w:t>
      </w:r>
      <w:r>
        <w:t xml:space="preserve"> spawners include descendants of HOR salmon released above the dam in previous years, as well as salmon that do not assign to parents previously released above the dam.</w:t>
      </w:r>
      <w:r>
        <w:t xml:space="preserve"> </w:t>
      </w:r>
    </w:p>
    <w:p w14:paraId="08ED77A1" w14:textId="2EF21E06" w:rsidR="00EB349A" w:rsidRPr="00755822" w:rsidRDefault="00423C5E" w:rsidP="00423C5E">
      <w:pPr>
        <w:pStyle w:val="ListParagraph"/>
        <w:numPr>
          <w:ilvl w:val="1"/>
          <w:numId w:val="5"/>
        </w:numPr>
        <w:rPr>
          <w:i/>
          <w:iCs/>
        </w:rPr>
      </w:pPr>
      <w:r>
        <w:t>When we exclude individuals descended from HORs previously released above the dam, RRS = 0.532.</w:t>
      </w:r>
      <w:r w:rsidR="00755822">
        <w:t xml:space="preserve"> </w:t>
      </w:r>
    </w:p>
    <w:p w14:paraId="3A4F6B36" w14:textId="7AD93ED7" w:rsidR="00755822" w:rsidRPr="00423C5E" w:rsidRDefault="008E35EC" w:rsidP="00423C5E">
      <w:pPr>
        <w:pStyle w:val="ListParagraph"/>
        <w:numPr>
          <w:ilvl w:val="1"/>
          <w:numId w:val="5"/>
        </w:numPr>
        <w:rPr>
          <w:i/>
          <w:iCs/>
        </w:rPr>
      </w:pPr>
      <w:commentRangeStart w:id="0"/>
      <w:r>
        <w:t xml:space="preserve">Compare this RRS estimate to other Chinook salmon RRS estimates </w:t>
      </w:r>
      <w:r w:rsidR="00755822">
        <w:fldChar w:fldCharType="begin">
          <w:fldData xml:space="preserve">PEVuZE5vdGU+PENpdGU+PEF1dGhvcj5OdWV0emVsPC9BdXRob3I+PFllYXI+MjAyMjwvWWVhcj48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g0MC0xODUxPC9wYWdlcz48dm9sdW1lPjY3PC92b2x1bWU+PG51bWJlcj4xMTwvbnVt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</w:fldData>
        </w:fldChar>
      </w:r>
      <w:r>
        <w:instrText xml:space="preserve"> ADDIN EN.CITE </w:instrText>
      </w:r>
      <w:r>
        <w:fldChar w:fldCharType="begin">
          <w:fldData xml:space="preserve">PEVuZE5vdGU+PENpdGU+PEF1dGhvcj5OdWV0emVsPC9BdXRob3I+PFllYXI+MjAyMjwvWWVhcj48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g0MC0xODUxPC9wYWdlcz48dm9sdW1lPjY3PC92b2x1bWU+PG51bWJlcj4xMTwvbnVt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</w:fldData>
        </w:fldChar>
      </w:r>
      <w:r>
        <w:instrText xml:space="preserve"> ADDIN EN.CITE.DATA </w:instrText>
      </w:r>
      <w:r>
        <w:fldChar w:fldCharType="end"/>
      </w:r>
      <w:r w:rsidR="00755822">
        <w:fldChar w:fldCharType="separate"/>
      </w:r>
      <w:r>
        <w:rPr>
          <w:noProof/>
        </w:rPr>
        <w:t>(Anderson</w:t>
      </w:r>
      <w:r w:rsidRPr="008E35EC">
        <w:rPr>
          <w:i/>
          <w:noProof/>
        </w:rPr>
        <w:t xml:space="preserve"> et al.</w:t>
      </w:r>
      <w:r>
        <w:rPr>
          <w:noProof/>
        </w:rPr>
        <w:t xml:space="preserve"> 2013; Hess</w:t>
      </w:r>
      <w:r w:rsidRPr="008E35EC">
        <w:rPr>
          <w:i/>
          <w:noProof/>
        </w:rPr>
        <w:t xml:space="preserve"> et al.</w:t>
      </w:r>
      <w:r>
        <w:rPr>
          <w:noProof/>
        </w:rPr>
        <w:t xml:space="preserve"> 2012; Koch</w:t>
      </w:r>
      <w:r w:rsidRPr="008E35EC">
        <w:rPr>
          <w:i/>
          <w:noProof/>
        </w:rPr>
        <w:t xml:space="preserve"> et al.</w:t>
      </w:r>
      <w:r>
        <w:rPr>
          <w:noProof/>
        </w:rPr>
        <w:t xml:space="preserve"> 2022; Nuetzel</w:t>
      </w:r>
      <w:r w:rsidRPr="008E35EC">
        <w:rPr>
          <w:i/>
          <w:noProof/>
        </w:rPr>
        <w:t xml:space="preserve"> et al.</w:t>
      </w:r>
      <w:r>
        <w:rPr>
          <w:noProof/>
        </w:rPr>
        <w:t xml:space="preserve"> 2022; Williamson</w:t>
      </w:r>
      <w:r w:rsidRPr="008E35EC">
        <w:rPr>
          <w:i/>
          <w:noProof/>
        </w:rPr>
        <w:t xml:space="preserve"> et al.</w:t>
      </w:r>
      <w:r>
        <w:rPr>
          <w:noProof/>
        </w:rPr>
        <w:t xml:space="preserve"> 2010)</w:t>
      </w:r>
      <w:r w:rsidR="00755822">
        <w:fldChar w:fldCharType="end"/>
      </w:r>
      <w:r w:rsidR="00755822">
        <w:t xml:space="preserve"> </w:t>
      </w:r>
      <w:commentRangeEnd w:id="0"/>
      <w:r w:rsidR="00EB1316">
        <w:rPr>
          <w:rStyle w:val="CommentReference"/>
        </w:rPr>
        <w:commentReference w:id="0"/>
      </w:r>
    </w:p>
    <w:p w14:paraId="705DF1EC" w14:textId="1FB3A0B0" w:rsidR="00423C5E" w:rsidRPr="00423C5E" w:rsidRDefault="00423C5E" w:rsidP="00423C5E">
      <w:pPr>
        <w:pStyle w:val="ListParagraph"/>
        <w:numPr>
          <w:ilvl w:val="0"/>
          <w:numId w:val="5"/>
        </w:numPr>
        <w:rPr>
          <w:i/>
          <w:iCs/>
        </w:rPr>
      </w:pPr>
      <w:r>
        <w:t>F</w:t>
      </w:r>
      <w:r w:rsidRPr="00423C5E">
        <w:rPr>
          <w:vertAlign w:val="subscript"/>
        </w:rPr>
        <w:t>1</w:t>
      </w:r>
      <w:r>
        <w:t xml:space="preserve"> vs HOR RRS</w:t>
      </w:r>
    </w:p>
    <w:p w14:paraId="73A5B037" w14:textId="0305CA52" w:rsidR="00423C5E" w:rsidRPr="00081084" w:rsidRDefault="00567D2A" w:rsidP="00423C5E">
      <w:pPr>
        <w:pStyle w:val="ListParagraph"/>
        <w:numPr>
          <w:ilvl w:val="1"/>
          <w:numId w:val="5"/>
        </w:numPr>
        <w:rPr>
          <w:i/>
          <w:iCs/>
        </w:rPr>
      </w:pPr>
      <w:r>
        <w:t xml:space="preserve">We found that the first generation offspring of </w:t>
      </w:r>
      <w:proofErr w:type="spellStart"/>
      <w:r>
        <w:t>HORxHOR</w:t>
      </w:r>
      <w:proofErr w:type="spellEnd"/>
      <w:r>
        <w:t xml:space="preserve"> crosses above the dam (F</w:t>
      </w:r>
      <w:r w:rsidRPr="00567D2A">
        <w:rPr>
          <w:vertAlign w:val="subscript"/>
        </w:rPr>
        <w:t>1</w:t>
      </w:r>
      <w:r>
        <w:t>s) produced significantly more adult offspring than HORs (RRS = 0.6).</w:t>
      </w:r>
    </w:p>
    <w:p w14:paraId="72FF51A8" w14:textId="77777777" w:rsidR="00081084" w:rsidRPr="00081084" w:rsidRDefault="00081084" w:rsidP="00423C5E">
      <w:pPr>
        <w:pStyle w:val="ListParagraph"/>
        <w:numPr>
          <w:ilvl w:val="1"/>
          <w:numId w:val="5"/>
        </w:numPr>
        <w:rPr>
          <w:i/>
          <w:iCs/>
        </w:rPr>
      </w:pPr>
      <w:r>
        <w:t xml:space="preserve">This is the central result, only a single generation in the wild leads to strong, significant fitness increase. </w:t>
      </w:r>
    </w:p>
    <w:p w14:paraId="00AD12BE" w14:textId="07CEC8D5" w:rsidR="00081084" w:rsidRPr="00081084" w:rsidRDefault="00081084" w:rsidP="00423C5E">
      <w:pPr>
        <w:pStyle w:val="ListParagraph"/>
        <w:numPr>
          <w:ilvl w:val="1"/>
          <w:numId w:val="5"/>
        </w:numPr>
        <w:rPr>
          <w:i/>
          <w:iCs/>
        </w:rPr>
      </w:pPr>
      <w:r>
        <w:t>However there are some important limitations that need to be considered before generalizing this result to other systems</w:t>
      </w:r>
    </w:p>
    <w:p w14:paraId="23D31700" w14:textId="52FDB4A1" w:rsidR="00081084" w:rsidRPr="00081084" w:rsidRDefault="00081084" w:rsidP="00081084">
      <w:pPr>
        <w:pStyle w:val="ListParagraph"/>
        <w:numPr>
          <w:ilvl w:val="2"/>
          <w:numId w:val="5"/>
        </w:numPr>
        <w:rPr>
          <w:i/>
          <w:iCs/>
        </w:rPr>
      </w:pPr>
      <w:r>
        <w:t xml:space="preserve">Broodstock integration and history of sustained natural production in the McKenzie. </w:t>
      </w:r>
    </w:p>
    <w:p w14:paraId="102F5A8C" w14:textId="0397F21C" w:rsidR="00081084" w:rsidRPr="00567D2A" w:rsidRDefault="00081084" w:rsidP="00081084">
      <w:pPr>
        <w:pStyle w:val="ListParagraph"/>
        <w:numPr>
          <w:ilvl w:val="2"/>
          <w:numId w:val="5"/>
        </w:numPr>
        <w:rPr>
          <w:i/>
          <w:iCs/>
        </w:rPr>
      </w:pPr>
      <w:r>
        <w:t xml:space="preserve">Similar results may not apply to other systems, particular in the case of segregated broodstock and/or strong hatchery influence on natural production (e.g. high </w:t>
      </w:r>
      <w:proofErr w:type="spellStart"/>
      <w:r>
        <w:t>pHOS</w:t>
      </w:r>
      <w:proofErr w:type="spellEnd"/>
      <w:r>
        <w:t>)</w:t>
      </w:r>
    </w:p>
    <w:p w14:paraId="0CB8F2DC" w14:textId="6F84107A" w:rsidR="00567D2A" w:rsidRPr="00567D2A" w:rsidRDefault="00567D2A" w:rsidP="00567D2A">
      <w:pPr>
        <w:pStyle w:val="ListParagraph"/>
        <w:numPr>
          <w:ilvl w:val="0"/>
          <w:numId w:val="5"/>
        </w:numPr>
        <w:rPr>
          <w:i/>
          <w:iCs/>
        </w:rPr>
      </w:pPr>
      <w:r>
        <w:t>F</w:t>
      </w:r>
      <w:r w:rsidRPr="00423C5E">
        <w:rPr>
          <w:vertAlign w:val="subscript"/>
        </w:rPr>
        <w:t>1</w:t>
      </w:r>
      <w:r>
        <w:t xml:space="preserve"> vs </w:t>
      </w:r>
      <w:r>
        <w:t>N</w:t>
      </w:r>
      <w:r>
        <w:t>OR RRS</w:t>
      </w:r>
    </w:p>
    <w:p w14:paraId="1663276E" w14:textId="0DDE4C07" w:rsidR="00567D2A" w:rsidRDefault="00081084" w:rsidP="00567D2A">
      <w:pPr>
        <w:pStyle w:val="ListParagraph"/>
        <w:numPr>
          <w:ilvl w:val="1"/>
          <w:numId w:val="5"/>
        </w:numPr>
      </w:pPr>
      <w:r>
        <w:t>We also found n</w:t>
      </w:r>
      <w:r w:rsidR="00567D2A">
        <w:t xml:space="preserve">o fitness differences between </w:t>
      </w:r>
      <w:r w:rsidR="00567D2A" w:rsidRPr="00567D2A">
        <w:t>F</w:t>
      </w:r>
      <w:r w:rsidR="00567D2A" w:rsidRPr="00567D2A">
        <w:rPr>
          <w:vertAlign w:val="subscript"/>
        </w:rPr>
        <w:t>1</w:t>
      </w:r>
      <w:r w:rsidR="00567D2A">
        <w:t>s</w:t>
      </w:r>
      <w:r w:rsidR="00567D2A" w:rsidRPr="00567D2A">
        <w:t xml:space="preserve"> </w:t>
      </w:r>
      <w:r w:rsidR="00567D2A">
        <w:t>and</w:t>
      </w:r>
      <w:r w:rsidR="00567D2A" w:rsidRPr="00567D2A">
        <w:t xml:space="preserve"> NOR</w:t>
      </w:r>
      <w:r w:rsidR="00567D2A">
        <w:t>s</w:t>
      </w:r>
    </w:p>
    <w:p w14:paraId="765103FC" w14:textId="5B630361" w:rsidR="00081084" w:rsidRDefault="00081084" w:rsidP="00567D2A">
      <w:pPr>
        <w:pStyle w:val="ListParagraph"/>
        <w:numPr>
          <w:ilvl w:val="1"/>
          <w:numId w:val="6"/>
        </w:numPr>
      </w:pPr>
      <w:r>
        <w:t>This means that not only is the single generation increase in fitness large and significant, it may be close to complete</w:t>
      </w:r>
      <w:r w:rsidR="00364CB0">
        <w:t xml:space="preserve">. </w:t>
      </w:r>
    </w:p>
    <w:p w14:paraId="7C54D755" w14:textId="6405A371" w:rsidR="00567D2A" w:rsidRDefault="00567D2A" w:rsidP="00567D2A">
      <w:pPr>
        <w:pStyle w:val="ListParagraph"/>
        <w:numPr>
          <w:ilvl w:val="1"/>
          <w:numId w:val="6"/>
        </w:numPr>
      </w:pPr>
      <w:r>
        <w:t>but there are</w:t>
      </w:r>
      <w:r w:rsidR="00081084">
        <w:t xml:space="preserve"> also</w:t>
      </w:r>
      <w:r>
        <w:t xml:space="preserve"> important caveats and limitations to this conclusion (just acknowledge each of these without diving into a lot of detail, maybe one</w:t>
      </w:r>
      <w:r w:rsidR="00081084">
        <w:t xml:space="preserve"> or two</w:t>
      </w:r>
      <w:r>
        <w:t xml:space="preserve"> sentence</w:t>
      </w:r>
      <w:r w:rsidR="00081084">
        <w:t>s</w:t>
      </w:r>
      <w:r>
        <w:t xml:space="preserve"> each)</w:t>
      </w:r>
    </w:p>
    <w:p w14:paraId="1A8FE1A5" w14:textId="55AB3204" w:rsidR="00567D2A" w:rsidRDefault="00567D2A" w:rsidP="00567D2A">
      <w:pPr>
        <w:pStyle w:val="ListParagraph"/>
        <w:numPr>
          <w:ilvl w:val="2"/>
          <w:numId w:val="6"/>
        </w:numPr>
      </w:pPr>
      <w:r>
        <w:lastRenderedPageBreak/>
        <w:t>Hatchery influence of on NORs: many NORs could be later generation descendants of HORs that spawned below the dam</w:t>
      </w:r>
      <w:r w:rsidR="00EB1316">
        <w:t>, reducing apparent fitness difference between HORs and NORs</w:t>
      </w:r>
      <w:r w:rsidR="00364CB0">
        <w:t>.</w:t>
      </w:r>
    </w:p>
    <w:p w14:paraId="30340AC0" w14:textId="249A3F4E" w:rsidR="00364CB0" w:rsidRDefault="00364CB0" w:rsidP="00364CB0">
      <w:pPr>
        <w:pStyle w:val="ListParagraph"/>
        <w:numPr>
          <w:ilvl w:val="3"/>
          <w:numId w:val="6"/>
        </w:numPr>
      </w:pPr>
      <w:r>
        <w:t>But if this is the case</w:t>
      </w:r>
      <w:r w:rsidR="00EB1316">
        <w:t>,</w:t>
      </w:r>
      <w:r>
        <w:t xml:space="preserve"> it may be true for all NORs </w:t>
      </w:r>
      <w:r w:rsidR="00EB1316">
        <w:t xml:space="preserve">in the McKenzie </w:t>
      </w:r>
      <w:r w:rsidR="00EB1316">
        <w:fldChar w:fldCharType="begin">
          <w:fldData xml:space="preserve">PEVuZE5vdGU+PENpdGU+PEF1dGhvcj5XaWxsb3VnaGJ5PC9BdXRob3I+PFllYXI+MjAxOTwvWWVh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==
</w:fldData>
        </w:fldChar>
      </w:r>
      <w:r w:rsidR="00EB1316">
        <w:instrText xml:space="preserve"> ADDIN EN.CITE </w:instrText>
      </w:r>
      <w:r w:rsidR="00EB1316">
        <w:fldChar w:fldCharType="begin">
          <w:fldData xml:space="preserve">PEVuZE5vdGU+PENpdGU+PEF1dGhvcj5XaWxsb3VnaGJ5PC9BdXRob3I+PFllYXI+MjAxOTwvWWVh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==
</w:fldData>
        </w:fldChar>
      </w:r>
      <w:r w:rsidR="00EB1316">
        <w:instrText xml:space="preserve"> ADDIN EN.CITE.DATA </w:instrText>
      </w:r>
      <w:r w:rsidR="00EB1316">
        <w:fldChar w:fldCharType="end"/>
      </w:r>
      <w:r w:rsidR="00EB1316">
        <w:fldChar w:fldCharType="separate"/>
      </w:r>
      <w:r w:rsidR="00EB1316">
        <w:rPr>
          <w:noProof/>
        </w:rPr>
        <w:t>(Willoughby &amp; Christie 2019)</w:t>
      </w:r>
      <w:r w:rsidR="00EB1316">
        <w:fldChar w:fldCharType="end"/>
      </w:r>
    </w:p>
    <w:p w14:paraId="7FCE0B86" w14:textId="60ECE79B" w:rsidR="00F102F8" w:rsidRDefault="00F102F8" w:rsidP="00567D2A">
      <w:pPr>
        <w:pStyle w:val="ListParagraph"/>
        <w:numPr>
          <w:ilvl w:val="2"/>
          <w:numId w:val="6"/>
        </w:numPr>
      </w:pPr>
      <w:r>
        <w:t>NORs released above the dam may not be representative of the broader McKenzie NOR population</w:t>
      </w:r>
    </w:p>
    <w:p w14:paraId="7B7DFD32" w14:textId="5271CE7C" w:rsidR="00F102F8" w:rsidRDefault="00F102F8" w:rsidP="00F102F8">
      <w:pPr>
        <w:pStyle w:val="ListParagraph"/>
        <w:numPr>
          <w:ilvl w:val="3"/>
          <w:numId w:val="6"/>
        </w:numPr>
      </w:pPr>
      <w:r>
        <w:t>Arrival time is later than F</w:t>
      </w:r>
      <w:r w:rsidRPr="00F102F8">
        <w:rPr>
          <w:vertAlign w:val="subscript"/>
        </w:rPr>
        <w:t>1</w:t>
      </w:r>
      <w:r>
        <w:t>s</w:t>
      </w:r>
      <w:r w:rsidR="00364CB0">
        <w:t>. Perhaps many NORs released above the dam are late season dispersers, or strays with lower fitness than NORs in the McKenzie river more generally.</w:t>
      </w:r>
    </w:p>
    <w:p w14:paraId="1E2D05F9" w14:textId="0487E6F1" w:rsidR="00364CB0" w:rsidRPr="00364CB0" w:rsidRDefault="00F102F8" w:rsidP="00364CB0">
      <w:pPr>
        <w:pStyle w:val="ListParagraph"/>
        <w:numPr>
          <w:ilvl w:val="3"/>
          <w:numId w:val="6"/>
        </w:numPr>
      </w:pPr>
      <w:r>
        <w:t xml:space="preserve">But </w:t>
      </w:r>
      <w:r w:rsidR="00364CB0">
        <w:t>differentiation within McKenzie NORs is low, and stray rate into the McKenzie is low</w:t>
      </w:r>
    </w:p>
    <w:p w14:paraId="7D208CD1" w14:textId="77777777" w:rsidR="00166A77" w:rsidRDefault="00166A77" w:rsidP="00EB349A">
      <w:pPr>
        <w:rPr>
          <w:i/>
          <w:iCs/>
        </w:rPr>
      </w:pPr>
    </w:p>
    <w:p w14:paraId="4C649042" w14:textId="7E7E4795" w:rsidR="00166A77" w:rsidRDefault="00EB349A" w:rsidP="00EB349A">
      <w:pPr>
        <w:rPr>
          <w:i/>
          <w:iCs/>
        </w:rPr>
      </w:pPr>
      <w:r>
        <w:rPr>
          <w:i/>
          <w:iCs/>
        </w:rPr>
        <w:t>Age at Maturity</w:t>
      </w:r>
      <w:r w:rsidR="00306D41">
        <w:rPr>
          <w:i/>
          <w:iCs/>
        </w:rPr>
        <w:t xml:space="preserve"> / Size</w:t>
      </w:r>
    </w:p>
    <w:p w14:paraId="1191D351" w14:textId="77777777" w:rsidR="00166A77" w:rsidRDefault="00166A77" w:rsidP="00306D41">
      <w:pPr>
        <w:pStyle w:val="ListParagraph"/>
        <w:numPr>
          <w:ilvl w:val="0"/>
          <w:numId w:val="3"/>
        </w:numPr>
      </w:pPr>
      <w:r>
        <w:t xml:space="preserve">Context: HORs tend to express lower size and age at maturity (citations), and increased frequency of precocial maturation (citations). RRS &lt; 1 has been attributed in part to reduced size and AAM for hatchery fish (citations).  </w:t>
      </w:r>
    </w:p>
    <w:p w14:paraId="22648732" w14:textId="665893F8" w:rsidR="00166A77" w:rsidRDefault="00166A77" w:rsidP="00306D41">
      <w:pPr>
        <w:pStyle w:val="ListParagraph"/>
        <w:numPr>
          <w:ilvl w:val="0"/>
          <w:numId w:val="3"/>
        </w:numPr>
      </w:pPr>
      <w:r>
        <w:t>AAM is not known for HORs in our dataset, but size is known</w:t>
      </w:r>
      <w:r w:rsidR="00603CD7">
        <w:t xml:space="preserve"> and closely related to AAM</w:t>
      </w:r>
      <w:r w:rsidR="008546DA">
        <w:t xml:space="preserve"> (Pearson correlation = 0.57)</w:t>
      </w:r>
      <w:r>
        <w:t xml:space="preserve"> and we include it in our final model of TLF. </w:t>
      </w:r>
      <w:r w:rsidR="00306D41">
        <w:t xml:space="preserve">HORs are significantly smaller than both NORs and F1s. </w:t>
      </w:r>
      <w:r>
        <w:t>Both generation and size significantly explain variation in TLF</w:t>
      </w:r>
      <w:r w:rsidR="00306D41">
        <w:t xml:space="preserve"> in the model</w:t>
      </w:r>
      <w:r>
        <w:t xml:space="preserve">. Therefore RRS &lt; 1 even after accounting for differences in size, and size alone cannot explain fitness differences between HORs, F1s and NORs. </w:t>
      </w:r>
    </w:p>
    <w:p w14:paraId="05A3488F" w14:textId="77777777" w:rsidR="00166A77" w:rsidRDefault="00166A77" w:rsidP="00306D41">
      <w:pPr>
        <w:pStyle w:val="ListParagraph"/>
        <w:numPr>
          <w:ilvl w:val="0"/>
          <w:numId w:val="3"/>
        </w:numPr>
      </w:pPr>
      <w:r>
        <w:t xml:space="preserve">AAM of the </w:t>
      </w:r>
      <w:r w:rsidRPr="00A66B87">
        <w:rPr>
          <w:b/>
          <w:bCs/>
        </w:rPr>
        <w:t>offspring</w:t>
      </w:r>
      <w:r>
        <w:t xml:space="preserve"> of F</w:t>
      </w:r>
      <w:r w:rsidRPr="00897660">
        <w:rPr>
          <w:vertAlign w:val="subscript"/>
        </w:rPr>
        <w:t>1</w:t>
      </w:r>
      <w:r>
        <w:t xml:space="preserve">s is greater than that </w:t>
      </w:r>
      <w:commentRangeStart w:id="1"/>
      <w:r>
        <w:t>of</w:t>
      </w:r>
      <w:commentRangeEnd w:id="1"/>
      <w:r>
        <w:rPr>
          <w:rStyle w:val="CommentReference"/>
        </w:rPr>
        <w:commentReference w:id="1"/>
      </w:r>
      <w:r>
        <w:t xml:space="preserve"> HORs.</w:t>
      </w:r>
    </w:p>
    <w:p w14:paraId="64233CAF" w14:textId="77777777" w:rsidR="00166A77" w:rsidRDefault="00166A77" w:rsidP="00306D41">
      <w:pPr>
        <w:pStyle w:val="ListParagraph"/>
        <w:numPr>
          <w:ilvl w:val="1"/>
          <w:numId w:val="3"/>
        </w:numPr>
      </w:pPr>
      <w:r>
        <w:t>In addition to the effect of AAM on the fitness of salmon released above the dam, we also examined the AAM of their offspring. We found that found that F1s produced significantly more age 5 vs age 4 offspring than HORs, and that the size at maturity of offspring of NORs is greater than that of HORs. This suggests despite spending their entire lives in the wild, the wild-born offspring of hatchery salmon tend to express lower AAM, than subsequent generations of wild-born salmon, pointing to heritable genetic or epigenetic effects hatchery rearing on life-history expression.</w:t>
      </w:r>
    </w:p>
    <w:p w14:paraId="53A06C6C" w14:textId="4C6C4752" w:rsidR="00F102F8" w:rsidRDefault="00F102F8" w:rsidP="00EB349A">
      <w:pPr>
        <w:rPr>
          <w:i/>
          <w:iCs/>
        </w:rPr>
      </w:pPr>
    </w:p>
    <w:p w14:paraId="70F8F7B1" w14:textId="1A433884" w:rsidR="00F102F8" w:rsidRDefault="00F102F8" w:rsidP="00EB349A">
      <w:pPr>
        <w:rPr>
          <w:i/>
          <w:iCs/>
        </w:rPr>
      </w:pPr>
    </w:p>
    <w:p w14:paraId="1FDBD322" w14:textId="46F30014" w:rsidR="00F102F8" w:rsidRPr="00F102F8" w:rsidRDefault="00F102F8" w:rsidP="00EB349A">
      <w:pPr>
        <w:rPr>
          <w:i/>
          <w:iCs/>
          <w:color w:val="C00000"/>
        </w:rPr>
      </w:pPr>
      <w:r w:rsidRPr="00F102F8">
        <w:rPr>
          <w:i/>
          <w:iCs/>
          <w:color w:val="C00000"/>
        </w:rPr>
        <w:t>Mechanisms</w:t>
      </w:r>
    </w:p>
    <w:p w14:paraId="20C7E73C" w14:textId="10E2CFC4" w:rsidR="00EB349A" w:rsidRPr="00F102F8" w:rsidRDefault="00F102F8" w:rsidP="00F102F8">
      <w:pPr>
        <w:pStyle w:val="ListParagraph"/>
        <w:numPr>
          <w:ilvl w:val="0"/>
          <w:numId w:val="7"/>
        </w:numPr>
        <w:rPr>
          <w:color w:val="C00000"/>
        </w:rPr>
      </w:pPr>
      <w:r w:rsidRPr="00F102F8">
        <w:rPr>
          <w:color w:val="C00000"/>
        </w:rPr>
        <w:t xml:space="preserve">The rate of fitness increase </w:t>
      </w:r>
      <w:r>
        <w:rPr>
          <w:color w:val="C00000"/>
        </w:rPr>
        <w:t xml:space="preserve">(one generation) </w:t>
      </w:r>
      <w:r w:rsidRPr="00F102F8">
        <w:rPr>
          <w:color w:val="C00000"/>
        </w:rPr>
        <w:t>suggests</w:t>
      </w:r>
      <w:r>
        <w:rPr>
          <w:color w:val="C00000"/>
        </w:rPr>
        <w:t xml:space="preserve"> that either (1)</w:t>
      </w:r>
      <w:r w:rsidRPr="00F102F8">
        <w:rPr>
          <w:color w:val="C00000"/>
        </w:rPr>
        <w:t xml:space="preserve"> m</w:t>
      </w:r>
      <w:commentRangeStart w:id="2"/>
      <w:r w:rsidRPr="00F102F8">
        <w:rPr>
          <w:color w:val="C00000"/>
        </w:rPr>
        <w:t xml:space="preserve">uch of RRS &lt; 1 is </w:t>
      </w:r>
      <w:commentRangeEnd w:id="2"/>
      <w:r w:rsidR="00274FB7">
        <w:rPr>
          <w:rStyle w:val="CommentReference"/>
        </w:rPr>
        <w:commentReference w:id="2"/>
      </w:r>
      <w:r w:rsidRPr="00F102F8">
        <w:rPr>
          <w:color w:val="C00000"/>
        </w:rPr>
        <w:t>explained by plastic</w:t>
      </w:r>
      <w:r>
        <w:rPr>
          <w:color w:val="C00000"/>
        </w:rPr>
        <w:t xml:space="preserve">, </w:t>
      </w:r>
      <w:r w:rsidRPr="00F102F8">
        <w:rPr>
          <w:color w:val="C00000"/>
        </w:rPr>
        <w:t>rather than inherited genetic effects</w:t>
      </w:r>
      <w:r>
        <w:rPr>
          <w:color w:val="C00000"/>
        </w:rPr>
        <w:t>, or (2) that selection is very strong</w:t>
      </w:r>
      <w:r w:rsidR="00166A77">
        <w:rPr>
          <w:color w:val="C00000"/>
        </w:rPr>
        <w:t xml:space="preserve"> and </w:t>
      </w:r>
      <w:commentRangeStart w:id="3"/>
      <w:r w:rsidR="00364CB0">
        <w:rPr>
          <w:color w:val="C00000"/>
        </w:rPr>
        <w:t>genetic variance is</w:t>
      </w:r>
      <w:r w:rsidR="00364CB0">
        <w:rPr>
          <w:color w:val="C00000"/>
        </w:rPr>
        <w:t xml:space="preserve"> very</w:t>
      </w:r>
      <w:r w:rsidR="00364CB0">
        <w:rPr>
          <w:color w:val="C00000"/>
        </w:rPr>
        <w:t xml:space="preserve"> high</w:t>
      </w:r>
      <w:commentRangeEnd w:id="3"/>
      <w:r w:rsidR="00EB1316">
        <w:rPr>
          <w:rStyle w:val="CommentReference"/>
        </w:rPr>
        <w:commentReference w:id="3"/>
      </w:r>
      <w:r w:rsidRPr="00F102F8">
        <w:rPr>
          <w:color w:val="C00000"/>
        </w:rPr>
        <w:t>.</w:t>
      </w:r>
      <w:r>
        <w:rPr>
          <w:color w:val="C00000"/>
        </w:rPr>
        <w:t xml:space="preserve"> </w:t>
      </w:r>
      <w:r w:rsidRPr="00F102F8">
        <w:rPr>
          <w:color w:val="C00000"/>
        </w:rPr>
        <w:t xml:space="preserve">Theoretically we could discuss this and place </w:t>
      </w:r>
      <w:r w:rsidR="00364CB0">
        <w:rPr>
          <w:color w:val="C00000"/>
        </w:rPr>
        <w:t>our</w:t>
      </w:r>
      <w:r w:rsidRPr="00F102F8">
        <w:rPr>
          <w:color w:val="C00000"/>
        </w:rPr>
        <w:t xml:space="preserve"> results in context with the research into size and age effects on RRS, but my preference is to avoid speculation </w:t>
      </w:r>
      <w:r w:rsidR="00364CB0">
        <w:rPr>
          <w:color w:val="C00000"/>
        </w:rPr>
        <w:t>here since we can’t parse these two mechanisms</w:t>
      </w:r>
      <w:r w:rsidR="00603CD7">
        <w:rPr>
          <w:color w:val="C00000"/>
        </w:rPr>
        <w:t xml:space="preserve"> using our </w:t>
      </w:r>
      <w:commentRangeStart w:id="4"/>
      <w:r w:rsidR="00603CD7">
        <w:rPr>
          <w:color w:val="C00000"/>
        </w:rPr>
        <w:t>analysis</w:t>
      </w:r>
      <w:commentRangeEnd w:id="4"/>
      <w:r w:rsidR="00603CD7">
        <w:rPr>
          <w:rStyle w:val="CommentReference"/>
        </w:rPr>
        <w:commentReference w:id="4"/>
      </w:r>
      <w:r w:rsidR="00364CB0">
        <w:rPr>
          <w:color w:val="C00000"/>
        </w:rPr>
        <w:t xml:space="preserve">, </w:t>
      </w:r>
      <w:r w:rsidRPr="00F102F8">
        <w:rPr>
          <w:color w:val="C00000"/>
        </w:rPr>
        <w:t>and simply recognize that RRS &lt; 1 might be driven by either plasticity or genetic effects (or both) in the section below.</w:t>
      </w:r>
    </w:p>
    <w:p w14:paraId="2B5E97F4" w14:textId="48B90254" w:rsidR="00EB349A" w:rsidRDefault="00EB349A" w:rsidP="00EB349A">
      <w:pPr>
        <w:rPr>
          <w:i/>
          <w:iCs/>
        </w:rPr>
      </w:pPr>
    </w:p>
    <w:p w14:paraId="7C9B23E8" w14:textId="622849E4" w:rsidR="00EB349A" w:rsidRDefault="00EB349A" w:rsidP="00EB349A">
      <w:pPr>
        <w:rPr>
          <w:i/>
          <w:iCs/>
        </w:rPr>
      </w:pPr>
      <w:r>
        <w:rPr>
          <w:i/>
          <w:iCs/>
        </w:rPr>
        <w:lastRenderedPageBreak/>
        <w:t>Conservation and Management Consequences</w:t>
      </w:r>
      <w:r w:rsidR="00423C5E">
        <w:rPr>
          <w:i/>
          <w:iCs/>
        </w:rPr>
        <w:t xml:space="preserve"> /  Conclusion</w:t>
      </w:r>
    </w:p>
    <w:p w14:paraId="0C5E1B4C" w14:textId="5E78FDC4" w:rsidR="003A59B3" w:rsidRDefault="00166A77" w:rsidP="003A59B3">
      <w:pPr>
        <w:pStyle w:val="ListParagraph"/>
        <w:numPr>
          <w:ilvl w:val="0"/>
          <w:numId w:val="2"/>
        </w:numPr>
      </w:pPr>
      <w:r>
        <w:t>Following ~two decades of research</w:t>
      </w:r>
      <w:r w:rsidR="003A59B3">
        <w:t xml:space="preserve">, there are many point estimates of RRS across species, hatchery programs (integrated vs segregated), and river basins. These studies have revealed important trends and suggested areas where more research is needed. However, the focus of </w:t>
      </w:r>
      <w:r>
        <w:t>this body of literature</w:t>
      </w:r>
      <w:r w:rsidR="003A59B3">
        <w:t xml:space="preserve"> has primarily been documenting potential fitness differences between HOR and </w:t>
      </w:r>
      <w:r w:rsidR="00D515AF">
        <w:t>wild born</w:t>
      </w:r>
      <w:r w:rsidR="003A59B3">
        <w:t xml:space="preserve"> salmon spawning in the wild, the pace at which these fitness differences (if present) accrue, and the underlying mechanisms. </w:t>
      </w:r>
    </w:p>
    <w:p w14:paraId="1149FC31" w14:textId="06030023" w:rsidR="003A59B3" w:rsidRDefault="003A59B3" w:rsidP="003A59B3">
      <w:pPr>
        <w:pStyle w:val="ListParagraph"/>
        <w:numPr>
          <w:ilvl w:val="0"/>
          <w:numId w:val="2"/>
        </w:numPr>
      </w:pPr>
      <w:r>
        <w:t xml:space="preserve">One important question that arises from the RRS literature has gone relatively unaddressed: Since reintroduction </w:t>
      </w:r>
      <w:r w:rsidR="00166A77">
        <w:t xml:space="preserve">and supplementation </w:t>
      </w:r>
      <w:r>
        <w:t>relies (at least initially) on HOR salmon spawning in the wild, does th</w:t>
      </w:r>
      <w:r w:rsidR="00166A77">
        <w:t>e</w:t>
      </w:r>
      <w:r>
        <w:t xml:space="preserve"> lower fitness of HOR salmon spawning in the wild persist among their wild born descend</w:t>
      </w:r>
      <w:r w:rsidR="00166A77">
        <w:t>a</w:t>
      </w:r>
      <w:r>
        <w:t xml:space="preserve">nts? </w:t>
      </w:r>
    </w:p>
    <w:p w14:paraId="5E5CA583" w14:textId="73F9C7B9" w:rsidR="003A59B3" w:rsidRDefault="003A59B3" w:rsidP="003A59B3">
      <w:pPr>
        <w:pStyle w:val="ListParagraph"/>
        <w:numPr>
          <w:ilvl w:val="0"/>
          <w:numId w:val="2"/>
        </w:numPr>
      </w:pPr>
      <w:r>
        <w:t xml:space="preserve">There is reason to be concerned this may be the case. If RRS &lt; 1 is due to domestication selection, the pace of adaptation to natural conditions may be too slow to be material </w:t>
      </w:r>
      <w:r w:rsidR="00166A77">
        <w:t xml:space="preserve">important </w:t>
      </w:r>
      <w:r>
        <w:t>on conservation relevant timescales, especially if</w:t>
      </w:r>
      <w:r w:rsidR="00166A77">
        <w:t xml:space="preserve"> domestication</w:t>
      </w:r>
      <w:r>
        <w:t xml:space="preserve"> selection has </w:t>
      </w:r>
      <w:r>
        <w:t xml:space="preserve">severely </w:t>
      </w:r>
      <w:r w:rsidR="00166A77">
        <w:t xml:space="preserve">reduced genetic variance </w:t>
      </w:r>
      <w:r>
        <w:t xml:space="preserve">in the wild. Alternatively, if RRS &lt; 1 </w:t>
      </w:r>
      <w:r w:rsidR="00166A77">
        <w:t xml:space="preserve">may be driven by plastic responses to the hatchery environment. Even in the case of plasticity, </w:t>
      </w:r>
      <w:r>
        <w:t>reduced genetic diversity among hatchery stocks</w:t>
      </w:r>
      <w:r w:rsidR="00166A77">
        <w:t xml:space="preserve"> might </w:t>
      </w:r>
      <w:r>
        <w:t>le</w:t>
      </w:r>
      <w:r w:rsidR="00166A77">
        <w:t>a</w:t>
      </w:r>
      <w:r>
        <w:t>d to canalization of reaction norms</w:t>
      </w:r>
      <w:r w:rsidR="00423C5E">
        <w:t>. Therefore</w:t>
      </w:r>
      <w:r>
        <w:t xml:space="preserve"> hatchery associated, maladaptive phenotypes may continue to be expressed in the wild despite the absence of the environmental cues that initially produced them.</w:t>
      </w:r>
    </w:p>
    <w:p w14:paraId="234677E5" w14:textId="616FDE46" w:rsidR="003A59B3" w:rsidRDefault="003A59B3" w:rsidP="003A59B3">
      <w:pPr>
        <w:pStyle w:val="ListParagraph"/>
        <w:numPr>
          <w:ilvl w:val="0"/>
          <w:numId w:val="2"/>
        </w:numPr>
      </w:pPr>
      <w:r>
        <w:t>To our knowledge, only a single study to date has explicitly addressed this question</w:t>
      </w:r>
      <w:r w:rsidR="00755822">
        <w:t xml:space="preserve"> </w:t>
      </w:r>
      <w:r w:rsidR="00755822">
        <w:fldChar w:fldCharType="begin"/>
      </w:r>
      <w:r w:rsidR="00755822">
        <w:instrText xml:space="preserve"> ADDIN EN.CITE &lt;EndNote&gt;&lt;Cite&gt;&lt;Author&gt;Nuetzel&lt;/Author&gt;&lt;Year&gt;2022&lt;/Year&gt;&lt;RecNum&gt;1600&lt;/RecNum&gt;&lt;DisplayText&gt;(Nuetzel&lt;style face="italic"&gt; et al.&lt;/style&gt; 2022)&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2&lt;/year&gt;&lt;/dates&gt;&lt;isbn&gt;0706-652X&amp;#xD;1205-7533&lt;/isbn&gt;&lt;urls&gt;&lt;/urls&gt;&lt;electronic-resource-num&gt;10.1139/cjfas-2022-0114&lt;/electronic-resource-num&gt;&lt;/record&gt;&lt;/Cite&gt;&lt;/EndNote&gt;</w:instrText>
      </w:r>
      <w:r w:rsidR="00755822">
        <w:fldChar w:fldCharType="separate"/>
      </w:r>
      <w:r w:rsidR="00755822">
        <w:rPr>
          <w:noProof/>
        </w:rPr>
        <w:t>(Nuetzel</w:t>
      </w:r>
      <w:r w:rsidR="00755822" w:rsidRPr="00755822">
        <w:rPr>
          <w:i/>
          <w:noProof/>
        </w:rPr>
        <w:t xml:space="preserve"> et al.</w:t>
      </w:r>
      <w:r w:rsidR="00755822">
        <w:rPr>
          <w:noProof/>
        </w:rPr>
        <w:t xml:space="preserve"> 2022)</w:t>
      </w:r>
      <w:r w:rsidR="00755822">
        <w:fldChar w:fldCharType="end"/>
      </w:r>
      <w:r>
        <w:t>, (although</w:t>
      </w:r>
      <w:r w:rsidR="00166A77">
        <w:t xml:space="preserve"> previously</w:t>
      </w:r>
      <w:r>
        <w:t xml:space="preserve"> published pedigree studies could be used to address it).</w:t>
      </w:r>
    </w:p>
    <w:p w14:paraId="2B5F84A5" w14:textId="77777777" w:rsidR="00423C5E" w:rsidRDefault="003A59B3" w:rsidP="003A59B3">
      <w:pPr>
        <w:pStyle w:val="ListParagraph"/>
        <w:numPr>
          <w:ilvl w:val="0"/>
          <w:numId w:val="2"/>
        </w:numPr>
      </w:pPr>
      <w:r>
        <w:t xml:space="preserve">We found </w:t>
      </w:r>
    </w:p>
    <w:p w14:paraId="175E34A1" w14:textId="67C4366A" w:rsidR="00423C5E" w:rsidRDefault="003A59B3" w:rsidP="00423C5E">
      <w:pPr>
        <w:pStyle w:val="ListParagraph"/>
        <w:numPr>
          <w:ilvl w:val="1"/>
          <w:numId w:val="2"/>
        </w:numPr>
      </w:pPr>
      <w:r>
        <w:t xml:space="preserve">both fitness and </w:t>
      </w:r>
      <w:r w:rsidR="008546DA">
        <w:t>a</w:t>
      </w:r>
      <w:r>
        <w:t xml:space="preserve"> fitness related trait (AAM of offspring) improve after just a single generation in the wild</w:t>
      </w:r>
    </w:p>
    <w:p w14:paraId="22F26C7B" w14:textId="3B961BAD" w:rsidR="00423C5E" w:rsidRDefault="003A59B3" w:rsidP="00423C5E">
      <w:pPr>
        <w:pStyle w:val="ListParagraph"/>
        <w:numPr>
          <w:ilvl w:val="1"/>
          <w:numId w:val="2"/>
        </w:numPr>
      </w:pPr>
      <w:r>
        <w:t>th</w:t>
      </w:r>
      <w:r w:rsidR="00423C5E">
        <w:t>ese</w:t>
      </w:r>
      <w:r>
        <w:t xml:space="preserve"> improvements</w:t>
      </w:r>
      <w:r w:rsidR="00166A77">
        <w:t xml:space="preserve"> make them</w:t>
      </w:r>
      <w:r>
        <w:t xml:space="preserve"> indistinguishable from NORs</w:t>
      </w:r>
      <w:r w:rsidR="00166A77">
        <w:t xml:space="preserve"> that spawned above the dam</w:t>
      </w:r>
      <w:r w:rsidR="008546DA">
        <w:t xml:space="preserve"> with respect to </w:t>
      </w:r>
      <w:r w:rsidR="00166A77">
        <w:t>, which may be representative of NOR salmon in the McKenzie basin more broadly</w:t>
      </w:r>
      <w:r>
        <w:t xml:space="preserve">. </w:t>
      </w:r>
    </w:p>
    <w:p w14:paraId="617255D8" w14:textId="79E78382" w:rsidR="003A59B3" w:rsidRDefault="003A59B3" w:rsidP="00423C5E">
      <w:pPr>
        <w:pStyle w:val="ListParagraph"/>
        <w:numPr>
          <w:ilvl w:val="0"/>
          <w:numId w:val="2"/>
        </w:numPr>
      </w:pPr>
      <w:r>
        <w:t xml:space="preserve">This is </w:t>
      </w:r>
      <w:r w:rsidR="00423C5E">
        <w:t xml:space="preserve">an </w:t>
      </w:r>
      <w:r>
        <w:t xml:space="preserve">encouraging result for the continued use of HOR salmon in re-establishing naturally spawning populations in habitats where they have been extirpated, as well as in supplementation programs intended to reduce short term extinction risk.  </w:t>
      </w:r>
    </w:p>
    <w:p w14:paraId="7A542E82" w14:textId="77777777" w:rsidR="003A59B3" w:rsidRDefault="003A59B3" w:rsidP="003A59B3">
      <w:pPr>
        <w:pStyle w:val="ListParagraph"/>
        <w:numPr>
          <w:ilvl w:val="0"/>
          <w:numId w:val="2"/>
        </w:numPr>
      </w:pPr>
      <w:r>
        <w:t xml:space="preserve">However, RRS literature has made clear that RRS is highly variable between species and </w:t>
      </w:r>
      <w:proofErr w:type="spellStart"/>
      <w:r>
        <w:t>broodstocks</w:t>
      </w:r>
      <w:proofErr w:type="spellEnd"/>
      <w:r>
        <w:t xml:space="preserve"> and further work is needed to understand how generalizable this result is to other reintroduction/supplementation programs. </w:t>
      </w:r>
    </w:p>
    <w:p w14:paraId="73ACA5B6" w14:textId="3A673037" w:rsidR="008A2DD9" w:rsidRDefault="008A2DD9" w:rsidP="007275A8"/>
    <w:p w14:paraId="23B187F9" w14:textId="6CBA14B3" w:rsidR="00166A77" w:rsidRDefault="00166A77" w:rsidP="007275A8"/>
    <w:p w14:paraId="39B90E8A" w14:textId="0B6F9330" w:rsidR="00166A77" w:rsidRDefault="00166A77" w:rsidP="007275A8"/>
    <w:p w14:paraId="526E3DC0" w14:textId="6A43DA1F" w:rsidR="00166A77" w:rsidRDefault="00166A77" w:rsidP="007275A8"/>
    <w:p w14:paraId="4813BC44" w14:textId="382A50D9" w:rsidR="00166A77" w:rsidRDefault="00166A77" w:rsidP="007275A8"/>
    <w:p w14:paraId="4A6C6DFF" w14:textId="3CC4AF52" w:rsidR="00166A77" w:rsidRDefault="00166A77" w:rsidP="007275A8"/>
    <w:p w14:paraId="6086B4E7" w14:textId="2AD6F323" w:rsidR="00166A77" w:rsidRDefault="00166A77" w:rsidP="007275A8"/>
    <w:p w14:paraId="133A4ACD" w14:textId="77777777" w:rsidR="00166A77" w:rsidRDefault="00166A77" w:rsidP="007275A8"/>
    <w:p w14:paraId="5588C19A" w14:textId="77777777" w:rsidR="008A2DD9" w:rsidRDefault="008A2DD9" w:rsidP="007275A8"/>
    <w:p w14:paraId="3A9B0BF0" w14:textId="77777777" w:rsidR="00274FB7" w:rsidRDefault="00274FB7">
      <w:pPr>
        <w:rPr>
          <w:rFonts w:ascii="Calibri" w:hAnsi="Calibri" w:cs="Calibri"/>
        </w:rPr>
      </w:pPr>
      <w:r>
        <w:lastRenderedPageBreak/>
        <w:br w:type="page"/>
      </w:r>
    </w:p>
    <w:p w14:paraId="21342F23" w14:textId="11B3D264" w:rsidR="00EB1316" w:rsidRPr="00EB1316" w:rsidRDefault="008A2DD9" w:rsidP="00EB1316">
      <w:pPr>
        <w:pStyle w:val="EndNoteBibliography"/>
        <w:ind w:left="720" w:hanging="720"/>
        <w:rPr>
          <w:noProof/>
        </w:rPr>
      </w:pPr>
      <w:r>
        <w:lastRenderedPageBreak/>
        <w:fldChar w:fldCharType="begin"/>
      </w:r>
      <w:r>
        <w:instrText xml:space="preserve"> ADDIN EN.REFLIST </w:instrText>
      </w:r>
      <w:r>
        <w:fldChar w:fldCharType="separate"/>
      </w:r>
      <w:r w:rsidR="00EB1316" w:rsidRPr="00EB1316">
        <w:rPr>
          <w:noProof/>
        </w:rPr>
        <w:t xml:space="preserve">Anderson JH, Faulds PL, Atlas WI, Quinn TP (2013) Reproductive success of captively bred and naturally spawned chinook salmon colonizing newly accessible habitat. </w:t>
      </w:r>
      <w:r w:rsidR="00EB1316" w:rsidRPr="00EB1316">
        <w:rPr>
          <w:i/>
          <w:noProof/>
        </w:rPr>
        <w:t>Evol Appl</w:t>
      </w:r>
      <w:r w:rsidR="00EB1316" w:rsidRPr="00EB1316">
        <w:rPr>
          <w:noProof/>
        </w:rPr>
        <w:t xml:space="preserve"> </w:t>
      </w:r>
      <w:r w:rsidR="00EB1316" w:rsidRPr="00EB1316">
        <w:rPr>
          <w:b/>
          <w:noProof/>
        </w:rPr>
        <w:t>6</w:t>
      </w:r>
      <w:r w:rsidR="00EB1316" w:rsidRPr="00EB1316">
        <w:rPr>
          <w:noProof/>
        </w:rPr>
        <w:t>, 165-179.</w:t>
      </w:r>
    </w:p>
    <w:p w14:paraId="764F7CFE" w14:textId="77777777" w:rsidR="00EB1316" w:rsidRPr="00EB1316" w:rsidRDefault="00EB1316" w:rsidP="00EB1316">
      <w:pPr>
        <w:pStyle w:val="EndNoteBibliography"/>
        <w:ind w:left="720" w:hanging="720"/>
        <w:rPr>
          <w:noProof/>
        </w:rPr>
      </w:pPr>
      <w:r w:rsidRPr="00EB1316">
        <w:rPr>
          <w:noProof/>
        </w:rPr>
        <w:t>Hess MA, Rabe CD, Vogel JL</w:t>
      </w:r>
      <w:r w:rsidRPr="00EB1316">
        <w:rPr>
          <w:i/>
          <w:noProof/>
        </w:rPr>
        <w:t>, et al.</w:t>
      </w:r>
      <w:r w:rsidRPr="00EB1316">
        <w:rPr>
          <w:noProof/>
        </w:rPr>
        <w:t xml:space="preserve"> (2012) Supportive breeding boosts natural population abundance with minimal negative impacts on fitness of a wild population of chinook salmon. </w:t>
      </w:r>
      <w:r w:rsidRPr="00EB1316">
        <w:rPr>
          <w:i/>
          <w:noProof/>
        </w:rPr>
        <w:t>Mol Ecol</w:t>
      </w:r>
      <w:r w:rsidRPr="00EB1316">
        <w:rPr>
          <w:noProof/>
        </w:rPr>
        <w:t xml:space="preserve"> </w:t>
      </w:r>
      <w:r w:rsidRPr="00EB1316">
        <w:rPr>
          <w:b/>
          <w:noProof/>
        </w:rPr>
        <w:t>21</w:t>
      </w:r>
      <w:r w:rsidRPr="00EB1316">
        <w:rPr>
          <w:noProof/>
        </w:rPr>
        <w:t>, 5236-5250.</w:t>
      </w:r>
    </w:p>
    <w:p w14:paraId="60B39BB0" w14:textId="77777777" w:rsidR="00EB1316" w:rsidRPr="00EB1316" w:rsidRDefault="00EB1316" w:rsidP="00EB1316">
      <w:pPr>
        <w:pStyle w:val="EndNoteBibliography"/>
        <w:ind w:left="720" w:hanging="720"/>
        <w:rPr>
          <w:noProof/>
        </w:rPr>
      </w:pPr>
      <w:r w:rsidRPr="00EB1316">
        <w:rPr>
          <w:noProof/>
        </w:rPr>
        <w:t xml:space="preserve">Koch IJ, Narum SR (2021) An evaluation of the potential factors affecting lifetime reproductive success in salmonids. </w:t>
      </w:r>
      <w:r w:rsidRPr="00EB1316">
        <w:rPr>
          <w:i/>
          <w:noProof/>
        </w:rPr>
        <w:t>Evol Appl</w:t>
      </w:r>
      <w:r w:rsidRPr="00EB1316">
        <w:rPr>
          <w:noProof/>
        </w:rPr>
        <w:t xml:space="preserve"> </w:t>
      </w:r>
      <w:r w:rsidRPr="00EB1316">
        <w:rPr>
          <w:b/>
          <w:noProof/>
        </w:rPr>
        <w:t>14</w:t>
      </w:r>
      <w:r w:rsidRPr="00EB1316">
        <w:rPr>
          <w:noProof/>
        </w:rPr>
        <w:t>, 1929-1957.</w:t>
      </w:r>
    </w:p>
    <w:p w14:paraId="7B2DD418" w14:textId="77777777" w:rsidR="00EB1316" w:rsidRPr="00EB1316" w:rsidRDefault="00EB1316" w:rsidP="00EB1316">
      <w:pPr>
        <w:pStyle w:val="EndNoteBibliography"/>
        <w:ind w:left="720" w:hanging="720"/>
        <w:rPr>
          <w:noProof/>
        </w:rPr>
      </w:pPr>
      <w:r w:rsidRPr="00EB1316">
        <w:rPr>
          <w:noProof/>
        </w:rPr>
        <w:t>Koch IJ, Seamons TR, Galbreath PF</w:t>
      </w:r>
      <w:r w:rsidRPr="00EB1316">
        <w:rPr>
          <w:i/>
          <w:noProof/>
        </w:rPr>
        <w:t>, et al.</w:t>
      </w:r>
      <w:r w:rsidRPr="00EB1316">
        <w:rPr>
          <w:noProof/>
        </w:rPr>
        <w:t xml:space="preserve"> (2022) Effects of supplementation in upper yakima river chinook salmon. </w:t>
      </w:r>
      <w:r w:rsidRPr="00EB1316">
        <w:rPr>
          <w:i/>
          <w:noProof/>
        </w:rPr>
        <w:t>Transactions of the American Fisheries Society</w:t>
      </w:r>
      <w:r w:rsidRPr="00EB1316">
        <w:rPr>
          <w:noProof/>
        </w:rPr>
        <w:t xml:space="preserve"> </w:t>
      </w:r>
      <w:r w:rsidRPr="00EB1316">
        <w:rPr>
          <w:b/>
          <w:noProof/>
        </w:rPr>
        <w:t>151</w:t>
      </w:r>
      <w:r w:rsidRPr="00EB1316">
        <w:rPr>
          <w:noProof/>
        </w:rPr>
        <w:t>, 373-388.</w:t>
      </w:r>
    </w:p>
    <w:p w14:paraId="4D825970" w14:textId="77777777" w:rsidR="00EB1316" w:rsidRPr="00EB1316" w:rsidRDefault="00EB1316" w:rsidP="00EB1316">
      <w:pPr>
        <w:pStyle w:val="EndNoteBibliography"/>
        <w:ind w:left="720" w:hanging="720"/>
        <w:rPr>
          <w:noProof/>
        </w:rPr>
      </w:pPr>
      <w:r w:rsidRPr="00EB1316">
        <w:rPr>
          <w:noProof/>
        </w:rPr>
        <w:t>Nuetzel HM, Galbreath PF, Staton BA</w:t>
      </w:r>
      <w:r w:rsidRPr="00EB1316">
        <w:rPr>
          <w:i/>
          <w:noProof/>
        </w:rPr>
        <w:t>, et al.</w:t>
      </w:r>
      <w:r w:rsidRPr="00EB1316">
        <w:rPr>
          <w:noProof/>
        </w:rPr>
        <w:t xml:space="preserve"> (2022) Improved productivity of naturalized spring chinook salmon following reintroduction from a hatchery stock in lookingglass creek, oregon. </w:t>
      </w:r>
      <w:r w:rsidRPr="00EB1316">
        <w:rPr>
          <w:i/>
          <w:noProof/>
        </w:rPr>
        <w:t>Canadian Journal of Fisheries and Aquatic Sciences</w:t>
      </w:r>
      <w:r w:rsidRPr="00EB1316">
        <w:rPr>
          <w:noProof/>
        </w:rPr>
        <w:t>.</w:t>
      </w:r>
    </w:p>
    <w:p w14:paraId="614D74E1" w14:textId="77777777" w:rsidR="00EB1316" w:rsidRPr="00EB1316" w:rsidRDefault="00EB1316" w:rsidP="00EB1316">
      <w:pPr>
        <w:pStyle w:val="EndNoteBibliography"/>
        <w:ind w:left="720" w:hanging="720"/>
        <w:rPr>
          <w:noProof/>
        </w:rPr>
      </w:pPr>
      <w:r w:rsidRPr="00EB1316">
        <w:rPr>
          <w:noProof/>
        </w:rPr>
        <w:t>Sard NM, Johnson MA, Jacobson DP</w:t>
      </w:r>
      <w:r w:rsidRPr="00EB1316">
        <w:rPr>
          <w:i/>
          <w:noProof/>
        </w:rPr>
        <w:t>, et al.</w:t>
      </w:r>
      <w:r w:rsidRPr="00EB1316">
        <w:rPr>
          <w:noProof/>
        </w:rPr>
        <w:t xml:space="preserve"> (2016) Genetic monitoring guides adaptive management of a migratory fish reintroduction program. </w:t>
      </w:r>
      <w:r w:rsidRPr="00EB1316">
        <w:rPr>
          <w:i/>
          <w:noProof/>
        </w:rPr>
        <w:t>Animal Conservation</w:t>
      </w:r>
      <w:r w:rsidRPr="00EB1316">
        <w:rPr>
          <w:noProof/>
        </w:rPr>
        <w:t xml:space="preserve"> </w:t>
      </w:r>
      <w:r w:rsidRPr="00EB1316">
        <w:rPr>
          <w:b/>
          <w:noProof/>
        </w:rPr>
        <w:t>19</w:t>
      </w:r>
      <w:r w:rsidRPr="00EB1316">
        <w:rPr>
          <w:noProof/>
        </w:rPr>
        <w:t>, 570-577.</w:t>
      </w:r>
    </w:p>
    <w:p w14:paraId="1736291D" w14:textId="77777777" w:rsidR="00EB1316" w:rsidRPr="00EB1316" w:rsidRDefault="00EB1316" w:rsidP="00EB1316">
      <w:pPr>
        <w:pStyle w:val="EndNoteBibliography"/>
        <w:ind w:left="720" w:hanging="720"/>
        <w:rPr>
          <w:noProof/>
        </w:rPr>
      </w:pPr>
      <w:r w:rsidRPr="00EB1316">
        <w:rPr>
          <w:noProof/>
        </w:rPr>
        <w:t>Williamson KS, Grant J, Murdoch AR</w:t>
      </w:r>
      <w:r w:rsidRPr="00EB1316">
        <w:rPr>
          <w:i/>
          <w:noProof/>
        </w:rPr>
        <w:t>, et al.</w:t>
      </w:r>
      <w:r w:rsidRPr="00EB1316">
        <w:rPr>
          <w:noProof/>
        </w:rPr>
        <w:t xml:space="preserve"> (2010) Factors influencing the relative fitness of hatchery and wild spring chinook salmon (oncorhynchus tshawytscha) in the wenatchee river, washington, USA. </w:t>
      </w:r>
      <w:r w:rsidRPr="00EB1316">
        <w:rPr>
          <w:i/>
          <w:noProof/>
        </w:rPr>
        <w:t>Canadian Journal of Fisheries and Aquatic Sciences</w:t>
      </w:r>
      <w:r w:rsidRPr="00EB1316">
        <w:rPr>
          <w:noProof/>
        </w:rPr>
        <w:t xml:space="preserve"> </w:t>
      </w:r>
      <w:r w:rsidRPr="00EB1316">
        <w:rPr>
          <w:b/>
          <w:noProof/>
        </w:rPr>
        <w:t>67</w:t>
      </w:r>
      <w:r w:rsidRPr="00EB1316">
        <w:rPr>
          <w:noProof/>
        </w:rPr>
        <w:t>, 1840-1851.</w:t>
      </w:r>
    </w:p>
    <w:p w14:paraId="076E74C7" w14:textId="77777777" w:rsidR="00EB1316" w:rsidRPr="00EB1316" w:rsidRDefault="00EB1316" w:rsidP="00EB1316">
      <w:pPr>
        <w:pStyle w:val="EndNoteBibliography"/>
        <w:ind w:left="720" w:hanging="720"/>
        <w:rPr>
          <w:noProof/>
        </w:rPr>
      </w:pPr>
      <w:r w:rsidRPr="00EB1316">
        <w:rPr>
          <w:noProof/>
        </w:rPr>
        <w:t xml:space="preserve">Willoughby JR, Christie MR (2019) Long-term demographic and genetic effects of releasing captive-born individuals into the wild. </w:t>
      </w:r>
      <w:r w:rsidRPr="00EB1316">
        <w:rPr>
          <w:i/>
          <w:noProof/>
        </w:rPr>
        <w:t>Conserv Biol</w:t>
      </w:r>
      <w:r w:rsidRPr="00EB1316">
        <w:rPr>
          <w:noProof/>
        </w:rPr>
        <w:t xml:space="preserve"> </w:t>
      </w:r>
      <w:r w:rsidRPr="00EB1316">
        <w:rPr>
          <w:b/>
          <w:noProof/>
        </w:rPr>
        <w:t>33</w:t>
      </w:r>
      <w:r w:rsidRPr="00EB1316">
        <w:rPr>
          <w:noProof/>
        </w:rPr>
        <w:t>, 377-388.</w:t>
      </w:r>
    </w:p>
    <w:p w14:paraId="6650A9A8" w14:textId="440B7AAF" w:rsidR="007275A8" w:rsidRDefault="008A2DD9" w:rsidP="007275A8">
      <w:r>
        <w:fldChar w:fldCharType="end"/>
      </w:r>
    </w:p>
    <w:sectPr w:rsidR="007275A8" w:rsidSect="006E3982">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5-04T14:16:00Z" w:initials="DD">
    <w:p w14:paraId="2296E1CC" w14:textId="3A44C143" w:rsidR="00EB1316" w:rsidRDefault="00EB1316">
      <w:pPr>
        <w:pStyle w:val="CommentText"/>
      </w:pPr>
      <w:r>
        <w:rPr>
          <w:rStyle w:val="CommentReference"/>
        </w:rPr>
        <w:annotationRef/>
      </w:r>
      <w:r>
        <w:t>Maybe cut this, since</w:t>
      </w:r>
      <w:r w:rsidR="00274FB7">
        <w:t xml:space="preserve"> other Chinook salmon RRS estimates</w:t>
      </w:r>
      <w:r>
        <w:t xml:space="preserve"> will likely be in the intro, and simply state that RRS &lt; 1 is generally consistent with findings in other Chinook salmon studies?</w:t>
      </w:r>
    </w:p>
    <w:p w14:paraId="56216AB2" w14:textId="1D92C4DC" w:rsidR="00EB1316" w:rsidRDefault="00EB1316">
      <w:pPr>
        <w:pStyle w:val="CommentText"/>
      </w:pPr>
    </w:p>
  </w:comment>
  <w:comment w:id="1" w:author="David Dayan" w:date="2023-05-03T15:55:00Z" w:initials="DD">
    <w:p w14:paraId="0034E3C1" w14:textId="1026D4FA" w:rsidR="00166A77" w:rsidRDefault="00166A77" w:rsidP="00166A77">
      <w:pPr>
        <w:pStyle w:val="CommentText"/>
      </w:pPr>
      <w:r>
        <w:rPr>
          <w:rStyle w:val="CommentReference"/>
        </w:rPr>
        <w:annotationRef/>
      </w:r>
      <w:r>
        <w:t>Not sure I’ve shared this result yet, but I followed up on our question from our last meeting</w:t>
      </w:r>
      <w:r w:rsidR="000A3A09">
        <w:t xml:space="preserve"> using a binomial GLM on the probability of producing age-5 offspring vs age-4 offspring (there are almost no age 3s or age 6s).</w:t>
      </w:r>
    </w:p>
    <w:p w14:paraId="3CC543E0" w14:textId="76C9C608" w:rsidR="000A3A09" w:rsidRDefault="000A3A09" w:rsidP="00166A77">
      <w:pPr>
        <w:pStyle w:val="CommentText"/>
      </w:pPr>
    </w:p>
    <w:p w14:paraId="35BF230F" w14:textId="1CC56012" w:rsidR="000A3A09" w:rsidRDefault="000A3A09" w:rsidP="00166A77">
      <w:pPr>
        <w:pStyle w:val="CommentText"/>
      </w:pPr>
      <w:r w:rsidRPr="000A3A09">
        <w:drawing>
          <wp:inline distT="0" distB="0" distL="0" distR="0" wp14:anchorId="5B035287" wp14:editId="56FC8C70">
            <wp:extent cx="2570759" cy="2114657"/>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
                    <a:stretch>
                      <a:fillRect/>
                    </a:stretch>
                  </pic:blipFill>
                  <pic:spPr>
                    <a:xfrm>
                      <a:off x="0" y="0"/>
                      <a:ext cx="2577409" cy="2120127"/>
                    </a:xfrm>
                    <a:prstGeom prst="rect">
                      <a:avLst/>
                    </a:prstGeom>
                  </pic:spPr>
                </pic:pic>
              </a:graphicData>
            </a:graphic>
          </wp:inline>
        </w:drawing>
      </w:r>
    </w:p>
    <w:p w14:paraId="39FF04C3" w14:textId="77777777" w:rsidR="000A3A09" w:rsidRDefault="000A3A09" w:rsidP="00166A77">
      <w:pPr>
        <w:pStyle w:val="CommentText"/>
      </w:pPr>
    </w:p>
    <w:p w14:paraId="3C76C00A" w14:textId="7C2349CE" w:rsidR="000A3A09" w:rsidRDefault="009F4E9A" w:rsidP="00166A77">
      <w:pPr>
        <w:pStyle w:val="CommentText"/>
      </w:pPr>
      <w:r>
        <w:t xml:space="preserve">F1s produce older offspring than HORs. </w:t>
      </w:r>
      <w:r w:rsidR="00D515AF">
        <w:t xml:space="preserve">NOR confidence intervals are huge and there are no pairwise significant differences between NORs and others. </w:t>
      </w:r>
    </w:p>
    <w:p w14:paraId="754E8B36" w14:textId="77777777" w:rsidR="009F4E9A" w:rsidRDefault="009F4E9A" w:rsidP="00166A77">
      <w:pPr>
        <w:pStyle w:val="CommentText"/>
      </w:pPr>
    </w:p>
    <w:p w14:paraId="36DC0241" w14:textId="45A440D4" w:rsidR="009F4E9A" w:rsidRDefault="009F4E9A" w:rsidP="00166A77">
      <w:pPr>
        <w:pStyle w:val="CommentText"/>
      </w:pPr>
      <w:r>
        <w:t>Note that the variable being modeled here (age of offspring) is very different TLF</w:t>
      </w:r>
      <w:r w:rsidR="00BF1D88">
        <w:t>, because</w:t>
      </w:r>
      <w:r>
        <w:t xml:space="preserve"> it is a characteristic of the offspring, rather than the parent</w:t>
      </w:r>
      <w:r w:rsidR="00BF1D88">
        <w:t>s</w:t>
      </w:r>
      <w:r>
        <w:t>.</w:t>
      </w:r>
    </w:p>
  </w:comment>
  <w:comment w:id="2" w:author="David Dayan" w:date="2023-05-04T14:37:00Z" w:initials="DD">
    <w:p w14:paraId="7AB701C6" w14:textId="10452741" w:rsidR="00274FB7" w:rsidRPr="00603CD7" w:rsidRDefault="00274FB7" w:rsidP="00603CD7">
      <w:pPr>
        <w:autoSpaceDE w:val="0"/>
        <w:autoSpaceDN w:val="0"/>
        <w:adjustRightInd w:val="0"/>
        <w:rPr>
          <w:rFonts w:ascii="Times New Roman" w:hAnsi="Times New Roman" w:cs="Times New Roman"/>
          <w:color w:val="1C1C1A"/>
          <w:sz w:val="19"/>
          <w:szCs w:val="19"/>
        </w:rPr>
      </w:pPr>
      <w:r>
        <w:rPr>
          <w:rStyle w:val="CommentReference"/>
        </w:rPr>
        <w:annotationRef/>
      </w:r>
      <w:r>
        <w:t xml:space="preserve">Note that the </w:t>
      </w:r>
      <w:proofErr w:type="spellStart"/>
      <w:r>
        <w:t>Nuetzel</w:t>
      </w:r>
      <w:proofErr w:type="spellEnd"/>
      <w:r>
        <w:t xml:space="preserve"> 2022 paper takes </w:t>
      </w:r>
      <w:r w:rsidR="00603CD7">
        <w:t xml:space="preserve">essentially </w:t>
      </w:r>
      <w:r>
        <w:t xml:space="preserve">the same evidence and </w:t>
      </w:r>
      <w:r w:rsidR="00603CD7">
        <w:t>concludes that “</w:t>
      </w:r>
      <w:r w:rsidR="00603CD7">
        <w:rPr>
          <w:rFonts w:ascii="Times New Roman" w:hAnsi="Times New Roman" w:cs="Times New Roman"/>
          <w:color w:val="1C1C1A"/>
          <w:sz w:val="19"/>
          <w:szCs w:val="19"/>
        </w:rPr>
        <w:t>that natural selective forces can counteract maladaptive</w:t>
      </w:r>
      <w:r w:rsidR="00603CD7">
        <w:rPr>
          <w:rFonts w:ascii="Times New Roman" w:hAnsi="Times New Roman" w:cs="Times New Roman"/>
          <w:color w:val="1C1C1A"/>
          <w:sz w:val="19"/>
          <w:szCs w:val="19"/>
        </w:rPr>
        <w:t xml:space="preserve"> </w:t>
      </w:r>
      <w:r w:rsidR="00603CD7">
        <w:rPr>
          <w:rFonts w:ascii="Times New Roman" w:hAnsi="Times New Roman" w:cs="Times New Roman"/>
          <w:color w:val="1C1C1A"/>
          <w:sz w:val="19"/>
          <w:szCs w:val="19"/>
        </w:rPr>
        <w:t>traits associated with hatchery rearing</w:t>
      </w:r>
      <w:r w:rsidR="00603CD7">
        <w:rPr>
          <w:rFonts w:ascii="Times New Roman" w:hAnsi="Times New Roman" w:cs="Times New Roman"/>
          <w:color w:val="1C1C1A"/>
          <w:sz w:val="19"/>
          <w:szCs w:val="19"/>
        </w:rPr>
        <w:t xml:space="preserve">.” </w:t>
      </w:r>
    </w:p>
  </w:comment>
  <w:comment w:id="3" w:author="David Dayan" w:date="2023-05-04T14:27:00Z" w:initials="DD">
    <w:p w14:paraId="55B805E1" w14:textId="3FEA11A6" w:rsidR="00EB1316" w:rsidRDefault="00EB1316">
      <w:pPr>
        <w:pStyle w:val="CommentText"/>
      </w:pPr>
      <w:r>
        <w:rPr>
          <w:rStyle w:val="CommentReference"/>
        </w:rPr>
        <w:annotationRef/>
      </w:r>
      <w:r w:rsidR="00274FB7">
        <w:t>But note that Evans 2019 looked at genetic variance/evolvability for TLF in a system with both HOR and NOR Chinook salmon parents and found that it was very small.</w:t>
      </w:r>
    </w:p>
  </w:comment>
  <w:comment w:id="4" w:author="David Dayan" w:date="2023-05-04T14:40:00Z" w:initials="DD">
    <w:p w14:paraId="68495004" w14:textId="26354A15" w:rsidR="00603CD7" w:rsidRDefault="00603CD7">
      <w:pPr>
        <w:pStyle w:val="CommentText"/>
      </w:pPr>
      <w:r>
        <w:rPr>
          <w:rStyle w:val="CommentReference"/>
        </w:rPr>
        <w:annotationRef/>
      </w:r>
      <w:r>
        <w:t>Note that there are a lot of sibs in the dataset. I’m not suggesting we do it, but we could theoretically build an animal model and estimate heritabilities and/or genetic variance for fitness to see if it even possible for such a big trait change to evolve in a single generation. My suspicion given Evans 2019 results is that it is not possible, and that our results suggest much of the RRS pattern we observe is due to environmental, rather than heritable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216AB2" w15:done="0"/>
  <w15:commentEx w15:paraId="36DC0241" w15:done="0"/>
  <w15:commentEx w15:paraId="7AB701C6" w15:done="0"/>
  <w15:commentEx w15:paraId="55B805E1" w15:done="0"/>
  <w15:commentEx w15:paraId="68495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FE3CA9" w16cex:dateUtc="2023-05-04T21:16:00Z"/>
  <w16cex:commentExtensible w16cex:durableId="27FD0266" w16cex:dateUtc="2023-05-03T22:55:00Z"/>
  <w16cex:commentExtensible w16cex:durableId="27FE41B1" w16cex:dateUtc="2023-05-04T21:37:00Z"/>
  <w16cex:commentExtensible w16cex:durableId="27FE3F61" w16cex:dateUtc="2023-05-04T21:27:00Z"/>
  <w16cex:commentExtensible w16cex:durableId="27FE4245" w16cex:dateUtc="2023-05-04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216AB2" w16cid:durableId="27FE3CA9"/>
  <w16cid:commentId w16cid:paraId="36DC0241" w16cid:durableId="27FD0266"/>
  <w16cid:commentId w16cid:paraId="7AB701C6" w16cid:durableId="27FE41B1"/>
  <w16cid:commentId w16cid:paraId="55B805E1" w16cid:durableId="27FE3F61"/>
  <w16cid:commentId w16cid:paraId="68495004" w16cid:durableId="27FE42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A54068" w14:textId="77777777" w:rsidR="00576882" w:rsidRDefault="00576882" w:rsidP="00077C3E">
      <w:r>
        <w:separator/>
      </w:r>
    </w:p>
  </w:endnote>
  <w:endnote w:type="continuationSeparator" w:id="0">
    <w:p w14:paraId="65B09DF0" w14:textId="77777777" w:rsidR="00576882" w:rsidRDefault="00576882" w:rsidP="00077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25A7F" w14:textId="77777777" w:rsidR="00576882" w:rsidRDefault="00576882" w:rsidP="00077C3E">
      <w:r>
        <w:separator/>
      </w:r>
    </w:p>
  </w:footnote>
  <w:footnote w:type="continuationSeparator" w:id="0">
    <w:p w14:paraId="1376A1EF" w14:textId="77777777" w:rsidR="00576882" w:rsidRDefault="00576882" w:rsidP="00077C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7DB83" w14:textId="3740339D" w:rsidR="00077C3E" w:rsidRDefault="00077C3E" w:rsidP="00077C3E">
    <w:r>
      <w:t>F</w:t>
    </w:r>
    <w:r w:rsidRPr="008B5A88">
      <w:t xml:space="preserve">itness </w:t>
    </w:r>
    <w:r>
      <w:t xml:space="preserve">increase among </w:t>
    </w:r>
    <w:r w:rsidRPr="008B5A88">
      <w:t>descendants of hatchery Chinook salmon</w:t>
    </w:r>
    <w:r>
      <w:t xml:space="preserve"> </w:t>
    </w:r>
  </w:p>
  <w:p w14:paraId="3508D12C" w14:textId="4FE0ADFD" w:rsidR="00077C3E" w:rsidRPr="008B5A88" w:rsidRDefault="00077C3E" w:rsidP="00077C3E">
    <w:r>
      <w:t>Discussion Outline</w:t>
    </w:r>
  </w:p>
  <w:p w14:paraId="285E330E" w14:textId="77777777" w:rsidR="00077C3E" w:rsidRDefault="00077C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32C6C"/>
    <w:multiLevelType w:val="hybridMultilevel"/>
    <w:tmpl w:val="CAACC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C4BC5"/>
    <w:multiLevelType w:val="hybridMultilevel"/>
    <w:tmpl w:val="1DBC2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C719C9"/>
    <w:multiLevelType w:val="hybridMultilevel"/>
    <w:tmpl w:val="F1748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3564E1"/>
    <w:multiLevelType w:val="hybridMultilevel"/>
    <w:tmpl w:val="B04E2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3F508D"/>
    <w:multiLevelType w:val="hybridMultilevel"/>
    <w:tmpl w:val="F79EF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56321"/>
    <w:multiLevelType w:val="hybridMultilevel"/>
    <w:tmpl w:val="46DE1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2D1B51"/>
    <w:multiLevelType w:val="hybridMultilevel"/>
    <w:tmpl w:val="71A42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7E2E96"/>
    <w:multiLevelType w:val="hybridMultilevel"/>
    <w:tmpl w:val="DFC4DD64"/>
    <w:lvl w:ilvl="0" w:tplc="0409000F">
      <w:start w:val="1"/>
      <w:numFmt w:val="decimal"/>
      <w:lvlText w:val="%1."/>
      <w:lvlJc w:val="left"/>
      <w:pPr>
        <w:ind w:left="720" w:hanging="360"/>
      </w:pPr>
    </w:lvl>
    <w:lvl w:ilvl="1" w:tplc="F8686FE4">
      <w:start w:val="1"/>
      <w:numFmt w:val="lowerLetter"/>
      <w:pStyle w:val="EndNoteBibliography"/>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6"/>
  </w:num>
  <w:num w:numId="5">
    <w:abstractNumId w:val="0"/>
  </w:num>
  <w:num w:numId="6">
    <w:abstractNumId w:val="2"/>
  </w:num>
  <w:num w:numId="7">
    <w:abstractNumId w:val="5"/>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9&lt;/item&gt;&lt;item&gt;1372&lt;/item&gt;&lt;item&gt;1600&lt;/item&gt;&lt;item&gt;1691&lt;/item&gt;&lt;item&gt;1730&lt;/item&gt;&lt;item&gt;1731&lt;/item&gt;&lt;item&gt;1732&lt;/item&gt;&lt;item&gt;1733&lt;/item&gt;&lt;/record-ids&gt;&lt;/item&gt;&lt;/Libraries&gt;"/>
  </w:docVars>
  <w:rsids>
    <w:rsidRoot w:val="00077C3E"/>
    <w:rsid w:val="0000704A"/>
    <w:rsid w:val="000111E4"/>
    <w:rsid w:val="000215D5"/>
    <w:rsid w:val="00030C22"/>
    <w:rsid w:val="00037BCB"/>
    <w:rsid w:val="00066985"/>
    <w:rsid w:val="00070FBD"/>
    <w:rsid w:val="0007479D"/>
    <w:rsid w:val="00075AD1"/>
    <w:rsid w:val="00077C3E"/>
    <w:rsid w:val="00081084"/>
    <w:rsid w:val="000A2DAF"/>
    <w:rsid w:val="000A3926"/>
    <w:rsid w:val="000A3A09"/>
    <w:rsid w:val="000B2E68"/>
    <w:rsid w:val="000B5E81"/>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53167"/>
    <w:rsid w:val="001574F8"/>
    <w:rsid w:val="00163028"/>
    <w:rsid w:val="00165A45"/>
    <w:rsid w:val="00166A77"/>
    <w:rsid w:val="00172350"/>
    <w:rsid w:val="001876DC"/>
    <w:rsid w:val="001954E0"/>
    <w:rsid w:val="001A5BB0"/>
    <w:rsid w:val="001B4514"/>
    <w:rsid w:val="001C0357"/>
    <w:rsid w:val="001C1598"/>
    <w:rsid w:val="00205183"/>
    <w:rsid w:val="00207895"/>
    <w:rsid w:val="00213089"/>
    <w:rsid w:val="00221155"/>
    <w:rsid w:val="00227A30"/>
    <w:rsid w:val="00235640"/>
    <w:rsid w:val="0023721B"/>
    <w:rsid w:val="002415CD"/>
    <w:rsid w:val="00247D13"/>
    <w:rsid w:val="00257BE3"/>
    <w:rsid w:val="00261E5B"/>
    <w:rsid w:val="00262BF8"/>
    <w:rsid w:val="00274FB7"/>
    <w:rsid w:val="002753BF"/>
    <w:rsid w:val="00275E96"/>
    <w:rsid w:val="002A1615"/>
    <w:rsid w:val="002A23D0"/>
    <w:rsid w:val="002B68CB"/>
    <w:rsid w:val="002C21B9"/>
    <w:rsid w:val="002D067D"/>
    <w:rsid w:val="002D35EB"/>
    <w:rsid w:val="002D5BB5"/>
    <w:rsid w:val="002E66E3"/>
    <w:rsid w:val="002F4363"/>
    <w:rsid w:val="00306D41"/>
    <w:rsid w:val="0031214F"/>
    <w:rsid w:val="003126DF"/>
    <w:rsid w:val="0031293E"/>
    <w:rsid w:val="00316240"/>
    <w:rsid w:val="00322706"/>
    <w:rsid w:val="00323764"/>
    <w:rsid w:val="0034255E"/>
    <w:rsid w:val="00351BC1"/>
    <w:rsid w:val="0036047B"/>
    <w:rsid w:val="00364CB0"/>
    <w:rsid w:val="00373EBF"/>
    <w:rsid w:val="00374007"/>
    <w:rsid w:val="00374E16"/>
    <w:rsid w:val="00391695"/>
    <w:rsid w:val="003A59B3"/>
    <w:rsid w:val="003C1673"/>
    <w:rsid w:val="003C3F11"/>
    <w:rsid w:val="003C6965"/>
    <w:rsid w:val="003D77FB"/>
    <w:rsid w:val="003E00C6"/>
    <w:rsid w:val="003E489D"/>
    <w:rsid w:val="003F4FCA"/>
    <w:rsid w:val="00404345"/>
    <w:rsid w:val="00413EC0"/>
    <w:rsid w:val="004212C0"/>
    <w:rsid w:val="00423C5E"/>
    <w:rsid w:val="00440FD4"/>
    <w:rsid w:val="00457AFE"/>
    <w:rsid w:val="0047028F"/>
    <w:rsid w:val="00474686"/>
    <w:rsid w:val="00492217"/>
    <w:rsid w:val="004A0EE2"/>
    <w:rsid w:val="004A4376"/>
    <w:rsid w:val="004A7EB4"/>
    <w:rsid w:val="004C2DAD"/>
    <w:rsid w:val="004C7A87"/>
    <w:rsid w:val="004E0EED"/>
    <w:rsid w:val="004E5267"/>
    <w:rsid w:val="004F40CE"/>
    <w:rsid w:val="004F4604"/>
    <w:rsid w:val="00501D4E"/>
    <w:rsid w:val="00501E34"/>
    <w:rsid w:val="0050205B"/>
    <w:rsid w:val="0053492C"/>
    <w:rsid w:val="00536822"/>
    <w:rsid w:val="00567D2A"/>
    <w:rsid w:val="00575AB5"/>
    <w:rsid w:val="00575C0C"/>
    <w:rsid w:val="00576882"/>
    <w:rsid w:val="00576BEE"/>
    <w:rsid w:val="005838A1"/>
    <w:rsid w:val="0058797F"/>
    <w:rsid w:val="00590916"/>
    <w:rsid w:val="00590F8E"/>
    <w:rsid w:val="005930E1"/>
    <w:rsid w:val="005932F1"/>
    <w:rsid w:val="00597643"/>
    <w:rsid w:val="005A643D"/>
    <w:rsid w:val="005B5FDB"/>
    <w:rsid w:val="005C5598"/>
    <w:rsid w:val="005D2D27"/>
    <w:rsid w:val="005D7078"/>
    <w:rsid w:val="005E1882"/>
    <w:rsid w:val="005F0174"/>
    <w:rsid w:val="005F1A88"/>
    <w:rsid w:val="005F60A2"/>
    <w:rsid w:val="006001FF"/>
    <w:rsid w:val="00603CD7"/>
    <w:rsid w:val="0061057D"/>
    <w:rsid w:val="00616897"/>
    <w:rsid w:val="0063046E"/>
    <w:rsid w:val="00631807"/>
    <w:rsid w:val="00640EB6"/>
    <w:rsid w:val="00645F87"/>
    <w:rsid w:val="006706ED"/>
    <w:rsid w:val="00677B13"/>
    <w:rsid w:val="006838BF"/>
    <w:rsid w:val="0068414A"/>
    <w:rsid w:val="00687430"/>
    <w:rsid w:val="0069085F"/>
    <w:rsid w:val="006965BE"/>
    <w:rsid w:val="006B6165"/>
    <w:rsid w:val="006C0B3E"/>
    <w:rsid w:val="006C210F"/>
    <w:rsid w:val="006D3A52"/>
    <w:rsid w:val="006E3982"/>
    <w:rsid w:val="00700073"/>
    <w:rsid w:val="00702BDA"/>
    <w:rsid w:val="007210DF"/>
    <w:rsid w:val="007275A8"/>
    <w:rsid w:val="00727C4E"/>
    <w:rsid w:val="007323AF"/>
    <w:rsid w:val="00755822"/>
    <w:rsid w:val="007601B6"/>
    <w:rsid w:val="00760D36"/>
    <w:rsid w:val="00766DB6"/>
    <w:rsid w:val="0078196E"/>
    <w:rsid w:val="007A0E65"/>
    <w:rsid w:val="007A1AD0"/>
    <w:rsid w:val="007B19FA"/>
    <w:rsid w:val="007B1F5C"/>
    <w:rsid w:val="007B4C6C"/>
    <w:rsid w:val="007C49ED"/>
    <w:rsid w:val="007D6CB9"/>
    <w:rsid w:val="007D7795"/>
    <w:rsid w:val="007E2F9C"/>
    <w:rsid w:val="007E381C"/>
    <w:rsid w:val="007F4966"/>
    <w:rsid w:val="00800E6B"/>
    <w:rsid w:val="00815DCE"/>
    <w:rsid w:val="00833979"/>
    <w:rsid w:val="00851DB7"/>
    <w:rsid w:val="008546DA"/>
    <w:rsid w:val="008546E7"/>
    <w:rsid w:val="00856FFB"/>
    <w:rsid w:val="008570EB"/>
    <w:rsid w:val="008733B0"/>
    <w:rsid w:val="00876CA5"/>
    <w:rsid w:val="008847A1"/>
    <w:rsid w:val="00897660"/>
    <w:rsid w:val="00897CE9"/>
    <w:rsid w:val="008A10CA"/>
    <w:rsid w:val="008A2DD9"/>
    <w:rsid w:val="008D08D4"/>
    <w:rsid w:val="008D37B6"/>
    <w:rsid w:val="008E35EC"/>
    <w:rsid w:val="008E3978"/>
    <w:rsid w:val="008F17F8"/>
    <w:rsid w:val="008F2C42"/>
    <w:rsid w:val="00906822"/>
    <w:rsid w:val="00906BF8"/>
    <w:rsid w:val="0091120E"/>
    <w:rsid w:val="00914C9F"/>
    <w:rsid w:val="00941B17"/>
    <w:rsid w:val="00952FC9"/>
    <w:rsid w:val="0096558E"/>
    <w:rsid w:val="00977CE8"/>
    <w:rsid w:val="0098710C"/>
    <w:rsid w:val="009A2A69"/>
    <w:rsid w:val="009D5B66"/>
    <w:rsid w:val="009E021F"/>
    <w:rsid w:val="009E502A"/>
    <w:rsid w:val="009F3717"/>
    <w:rsid w:val="009F4E9A"/>
    <w:rsid w:val="00A16025"/>
    <w:rsid w:val="00A22ADA"/>
    <w:rsid w:val="00A24BC1"/>
    <w:rsid w:val="00A46650"/>
    <w:rsid w:val="00A53F27"/>
    <w:rsid w:val="00A5756E"/>
    <w:rsid w:val="00A6050F"/>
    <w:rsid w:val="00A61C14"/>
    <w:rsid w:val="00A669F4"/>
    <w:rsid w:val="00A66B87"/>
    <w:rsid w:val="00A71A92"/>
    <w:rsid w:val="00AD3B92"/>
    <w:rsid w:val="00B00A8A"/>
    <w:rsid w:val="00B13265"/>
    <w:rsid w:val="00B134BB"/>
    <w:rsid w:val="00B13F3E"/>
    <w:rsid w:val="00B1409A"/>
    <w:rsid w:val="00B2256C"/>
    <w:rsid w:val="00B22743"/>
    <w:rsid w:val="00B25088"/>
    <w:rsid w:val="00B3104D"/>
    <w:rsid w:val="00B54D09"/>
    <w:rsid w:val="00B72883"/>
    <w:rsid w:val="00B800BA"/>
    <w:rsid w:val="00B8616D"/>
    <w:rsid w:val="00B90031"/>
    <w:rsid w:val="00B94ECE"/>
    <w:rsid w:val="00B96263"/>
    <w:rsid w:val="00BB15CC"/>
    <w:rsid w:val="00BB6CE7"/>
    <w:rsid w:val="00BC3443"/>
    <w:rsid w:val="00BF1D88"/>
    <w:rsid w:val="00C06177"/>
    <w:rsid w:val="00C2055B"/>
    <w:rsid w:val="00C33AA9"/>
    <w:rsid w:val="00C41065"/>
    <w:rsid w:val="00C42AF9"/>
    <w:rsid w:val="00C45759"/>
    <w:rsid w:val="00C528D8"/>
    <w:rsid w:val="00C6140E"/>
    <w:rsid w:val="00C61B71"/>
    <w:rsid w:val="00C624FD"/>
    <w:rsid w:val="00C77A87"/>
    <w:rsid w:val="00C84D93"/>
    <w:rsid w:val="00CA7054"/>
    <w:rsid w:val="00CA7886"/>
    <w:rsid w:val="00CC6317"/>
    <w:rsid w:val="00CC754A"/>
    <w:rsid w:val="00CD19B7"/>
    <w:rsid w:val="00CE4412"/>
    <w:rsid w:val="00CF44B7"/>
    <w:rsid w:val="00D103FD"/>
    <w:rsid w:val="00D11EF3"/>
    <w:rsid w:val="00D3710E"/>
    <w:rsid w:val="00D429AD"/>
    <w:rsid w:val="00D515AF"/>
    <w:rsid w:val="00D65024"/>
    <w:rsid w:val="00D8524B"/>
    <w:rsid w:val="00DB04B9"/>
    <w:rsid w:val="00DB275B"/>
    <w:rsid w:val="00DB5827"/>
    <w:rsid w:val="00DB7260"/>
    <w:rsid w:val="00DC0213"/>
    <w:rsid w:val="00DD0610"/>
    <w:rsid w:val="00DD25F4"/>
    <w:rsid w:val="00DD514B"/>
    <w:rsid w:val="00E14906"/>
    <w:rsid w:val="00E17E1D"/>
    <w:rsid w:val="00E34F5E"/>
    <w:rsid w:val="00E53851"/>
    <w:rsid w:val="00E6119F"/>
    <w:rsid w:val="00E806CB"/>
    <w:rsid w:val="00E92678"/>
    <w:rsid w:val="00E95DE5"/>
    <w:rsid w:val="00E9700D"/>
    <w:rsid w:val="00EA0E8C"/>
    <w:rsid w:val="00EB1316"/>
    <w:rsid w:val="00EB349A"/>
    <w:rsid w:val="00EC4643"/>
    <w:rsid w:val="00ED45D6"/>
    <w:rsid w:val="00EE22FC"/>
    <w:rsid w:val="00EE2FDD"/>
    <w:rsid w:val="00EE5FC8"/>
    <w:rsid w:val="00EF55CB"/>
    <w:rsid w:val="00EF57D5"/>
    <w:rsid w:val="00EF7F67"/>
    <w:rsid w:val="00F102F8"/>
    <w:rsid w:val="00F105EB"/>
    <w:rsid w:val="00F26025"/>
    <w:rsid w:val="00F3282A"/>
    <w:rsid w:val="00F34C63"/>
    <w:rsid w:val="00F37A6D"/>
    <w:rsid w:val="00F4748C"/>
    <w:rsid w:val="00F62545"/>
    <w:rsid w:val="00F73FE6"/>
    <w:rsid w:val="00F8630C"/>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4B17BD"/>
  <w15:chartTrackingRefBased/>
  <w15:docId w15:val="{03BAF22F-21C6-7043-9D84-3E5E010D7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C3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7C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7C3E"/>
    <w:rPr>
      <w:rFonts w:ascii="Times New Roman" w:hAnsi="Times New Roman" w:cs="Times New Roman"/>
      <w:sz w:val="18"/>
      <w:szCs w:val="18"/>
    </w:rPr>
  </w:style>
  <w:style w:type="paragraph" w:styleId="Header">
    <w:name w:val="header"/>
    <w:basedOn w:val="Normal"/>
    <w:link w:val="HeaderChar"/>
    <w:uiPriority w:val="99"/>
    <w:unhideWhenUsed/>
    <w:rsid w:val="00077C3E"/>
    <w:pPr>
      <w:tabs>
        <w:tab w:val="center" w:pos="4680"/>
        <w:tab w:val="right" w:pos="9360"/>
      </w:tabs>
    </w:pPr>
  </w:style>
  <w:style w:type="character" w:customStyle="1" w:styleId="HeaderChar">
    <w:name w:val="Header Char"/>
    <w:basedOn w:val="DefaultParagraphFont"/>
    <w:link w:val="Header"/>
    <w:uiPriority w:val="99"/>
    <w:rsid w:val="00077C3E"/>
  </w:style>
  <w:style w:type="paragraph" w:styleId="Footer">
    <w:name w:val="footer"/>
    <w:basedOn w:val="Normal"/>
    <w:link w:val="FooterChar"/>
    <w:uiPriority w:val="99"/>
    <w:unhideWhenUsed/>
    <w:rsid w:val="00077C3E"/>
    <w:pPr>
      <w:tabs>
        <w:tab w:val="center" w:pos="4680"/>
        <w:tab w:val="right" w:pos="9360"/>
      </w:tabs>
    </w:pPr>
  </w:style>
  <w:style w:type="character" w:customStyle="1" w:styleId="FooterChar">
    <w:name w:val="Footer Char"/>
    <w:basedOn w:val="DefaultParagraphFont"/>
    <w:link w:val="Footer"/>
    <w:uiPriority w:val="99"/>
    <w:rsid w:val="00077C3E"/>
  </w:style>
  <w:style w:type="paragraph" w:styleId="ListParagraph">
    <w:name w:val="List Paragraph"/>
    <w:basedOn w:val="Normal"/>
    <w:link w:val="ListParagraphChar"/>
    <w:uiPriority w:val="34"/>
    <w:qFormat/>
    <w:rsid w:val="00077C3E"/>
    <w:pPr>
      <w:ind w:left="720"/>
      <w:contextualSpacing/>
    </w:pPr>
  </w:style>
  <w:style w:type="character" w:styleId="CommentReference">
    <w:name w:val="annotation reference"/>
    <w:basedOn w:val="DefaultParagraphFont"/>
    <w:uiPriority w:val="99"/>
    <w:semiHidden/>
    <w:unhideWhenUsed/>
    <w:rsid w:val="00A66B87"/>
    <w:rPr>
      <w:sz w:val="16"/>
      <w:szCs w:val="16"/>
    </w:rPr>
  </w:style>
  <w:style w:type="paragraph" w:styleId="CommentText">
    <w:name w:val="annotation text"/>
    <w:basedOn w:val="Normal"/>
    <w:link w:val="CommentTextChar"/>
    <w:uiPriority w:val="99"/>
    <w:semiHidden/>
    <w:unhideWhenUsed/>
    <w:rsid w:val="00A66B87"/>
    <w:rPr>
      <w:sz w:val="20"/>
      <w:szCs w:val="20"/>
    </w:rPr>
  </w:style>
  <w:style w:type="character" w:customStyle="1" w:styleId="CommentTextChar">
    <w:name w:val="Comment Text Char"/>
    <w:basedOn w:val="DefaultParagraphFont"/>
    <w:link w:val="CommentText"/>
    <w:uiPriority w:val="99"/>
    <w:semiHidden/>
    <w:rsid w:val="00A66B87"/>
    <w:rPr>
      <w:sz w:val="20"/>
      <w:szCs w:val="20"/>
    </w:rPr>
  </w:style>
  <w:style w:type="paragraph" w:styleId="CommentSubject">
    <w:name w:val="annotation subject"/>
    <w:basedOn w:val="CommentText"/>
    <w:next w:val="CommentText"/>
    <w:link w:val="CommentSubjectChar"/>
    <w:uiPriority w:val="99"/>
    <w:semiHidden/>
    <w:unhideWhenUsed/>
    <w:rsid w:val="00A66B87"/>
    <w:rPr>
      <w:b/>
      <w:bCs/>
    </w:rPr>
  </w:style>
  <w:style w:type="character" w:customStyle="1" w:styleId="CommentSubjectChar">
    <w:name w:val="Comment Subject Char"/>
    <w:basedOn w:val="CommentTextChar"/>
    <w:link w:val="CommentSubject"/>
    <w:uiPriority w:val="99"/>
    <w:semiHidden/>
    <w:rsid w:val="00A66B87"/>
    <w:rPr>
      <w:b/>
      <w:bCs/>
      <w:sz w:val="20"/>
      <w:szCs w:val="20"/>
    </w:rPr>
  </w:style>
  <w:style w:type="paragraph" w:customStyle="1" w:styleId="EndNoteBibliographyTitle">
    <w:name w:val="EndNote Bibliography Title"/>
    <w:basedOn w:val="Normal"/>
    <w:link w:val="EndNoteBibliographyTitleChar"/>
    <w:rsid w:val="008A2DD9"/>
    <w:pPr>
      <w:jc w:val="center"/>
    </w:pPr>
    <w:rPr>
      <w:rFonts w:ascii="Calibri" w:hAnsi="Calibri" w:cs="Calibri"/>
    </w:rPr>
  </w:style>
  <w:style w:type="character" w:customStyle="1" w:styleId="ListParagraphChar">
    <w:name w:val="List Paragraph Char"/>
    <w:basedOn w:val="DefaultParagraphFont"/>
    <w:link w:val="ListParagraph"/>
    <w:uiPriority w:val="34"/>
    <w:rsid w:val="008A2DD9"/>
  </w:style>
  <w:style w:type="character" w:customStyle="1" w:styleId="EndNoteBibliographyTitleChar">
    <w:name w:val="EndNote Bibliography Title Char"/>
    <w:basedOn w:val="ListParagraphChar"/>
    <w:link w:val="EndNoteBibliographyTitle"/>
    <w:rsid w:val="008A2DD9"/>
    <w:rPr>
      <w:rFonts w:ascii="Calibri" w:hAnsi="Calibri" w:cs="Calibri"/>
    </w:rPr>
  </w:style>
  <w:style w:type="paragraph" w:customStyle="1" w:styleId="EndNoteBibliography">
    <w:name w:val="EndNote Bibliography"/>
    <w:basedOn w:val="Normal"/>
    <w:link w:val="EndNoteBibliographyChar"/>
    <w:rsid w:val="008A2DD9"/>
    <w:rPr>
      <w:rFonts w:ascii="Calibri" w:hAnsi="Calibri" w:cs="Calibri"/>
    </w:rPr>
  </w:style>
  <w:style w:type="character" w:customStyle="1" w:styleId="EndNoteBibliographyChar">
    <w:name w:val="EndNote Bibliography Char"/>
    <w:basedOn w:val="ListParagraphChar"/>
    <w:link w:val="EndNoteBibliography"/>
    <w:rsid w:val="008A2DD9"/>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tiff"/></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0</TotalTime>
  <Pages>5</Pages>
  <Words>1916</Words>
  <Characters>1092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1</cp:revision>
  <dcterms:created xsi:type="dcterms:W3CDTF">2023-05-02T18:47:00Z</dcterms:created>
  <dcterms:modified xsi:type="dcterms:W3CDTF">2023-05-04T22:58:00Z</dcterms:modified>
</cp:coreProperties>
</file>